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45FBA1D0" w14:textId="6DD9277A" w:rsidR="0032112B" w:rsidRDefault="0032112B" w:rsidP="00495D83">
      <w:pPr>
        <w:pStyle w:val="Title1"/>
      </w:pPr>
      <w:r>
        <w:t>Research Article</w:t>
      </w:r>
    </w:p>
    <w:p w14:paraId="17169679" w14:textId="301F909D" w:rsidR="0032112B" w:rsidRPr="00160F5B" w:rsidRDefault="0032112B" w:rsidP="00495D83">
      <w:pPr>
        <w:pStyle w:val="Title1"/>
      </w:pPr>
      <w:r w:rsidRPr="00160F5B">
        <w:t>The Absence of a Disability Measurement System in the Disbursement of the District Assembly Common Fund for Persons with Disabilities in Ghana: How the Most Vulnerable are Denied Access</w:t>
      </w:r>
    </w:p>
    <w:p w14:paraId="58975754" w14:textId="791EE57E" w:rsidR="0032112B" w:rsidRDefault="0032112B" w:rsidP="00AC5DA8">
      <w:pPr>
        <w:pStyle w:val="Normal1"/>
        <w:spacing w:afterLines="0" w:after="0" w:line="240" w:lineRule="auto"/>
        <w:ind w:firstLine="0"/>
        <w:jc w:val="center"/>
      </w:pPr>
      <w:r w:rsidRPr="00635587">
        <w:t>Eric Elikem</w:t>
      </w:r>
      <w:r w:rsidRPr="00635587">
        <w:rPr>
          <w:vertAlign w:val="superscript"/>
        </w:rPr>
        <w:t xml:space="preserve"> </w:t>
      </w:r>
      <w:r w:rsidRPr="00635587">
        <w:t>Ashiabi &amp; Avea Prosper Avea</w:t>
      </w:r>
    </w:p>
    <w:p w14:paraId="31571081" w14:textId="4D47BB82" w:rsidR="00B85F25" w:rsidRPr="00635587" w:rsidRDefault="00B85F25" w:rsidP="00050F5D">
      <w:pPr>
        <w:pStyle w:val="Normal1"/>
        <w:spacing w:after="240"/>
        <w:ind w:firstLine="0"/>
        <w:jc w:val="center"/>
      </w:pPr>
      <w:r>
        <w:t>German Development Institute &amp; TEERE</w:t>
      </w:r>
    </w:p>
    <w:p w14:paraId="40FE1445" w14:textId="77777777" w:rsidR="0032112B" w:rsidRPr="00CE7C58" w:rsidRDefault="0032112B" w:rsidP="0032112B">
      <w:pPr>
        <w:spacing w:after="240"/>
        <w:ind w:firstLine="0"/>
        <w:rPr>
          <w:iCs/>
        </w:rPr>
      </w:pPr>
      <w:r w:rsidRPr="004D2419">
        <w:rPr>
          <w:b/>
          <w:bCs/>
          <w:iCs/>
        </w:rPr>
        <w:t>Abstract:</w:t>
      </w:r>
      <w:r>
        <w:rPr>
          <w:iCs/>
        </w:rPr>
        <w:t xml:space="preserve"> </w:t>
      </w:r>
      <w:r w:rsidRPr="00CE7C58">
        <w:rPr>
          <w:iCs/>
        </w:rPr>
        <w:t>This paper studied the access criteria to the DACF for PWDs Fund by interviewing two DFMC members each across 13 districts. The results show the selection criteria are subjective, deny the most vulnerable access and recommended the use of a social policy-oriented disability measurement system to determine equitable access.</w:t>
      </w:r>
    </w:p>
    <w:p w14:paraId="6E5C8457" w14:textId="77777777" w:rsidR="0032112B" w:rsidRPr="00C274A9" w:rsidRDefault="0032112B" w:rsidP="0032112B">
      <w:pPr>
        <w:spacing w:after="240"/>
        <w:ind w:firstLine="0"/>
      </w:pPr>
      <w:r w:rsidRPr="004D2419">
        <w:rPr>
          <w:b/>
        </w:rPr>
        <w:t>Keywords:</w:t>
      </w:r>
      <w:r>
        <w:t xml:space="preserve"> District Assembly Common Fund for Persons with Disability, access criteria, Ghana</w:t>
      </w:r>
    </w:p>
    <w:p w14:paraId="6E4DDF4F" w14:textId="77777777" w:rsidR="0032112B" w:rsidRPr="00050F5D" w:rsidRDefault="0032112B" w:rsidP="004E06F0">
      <w:pPr>
        <w:pStyle w:val="Style1"/>
        <w:rPr>
          <w:sz w:val="28"/>
          <w:szCs w:val="28"/>
        </w:rPr>
      </w:pPr>
      <w:r w:rsidRPr="00050F5D">
        <w:t>Introduction</w:t>
      </w:r>
    </w:p>
    <w:p w14:paraId="3C7CD482" w14:textId="5C2D01A0" w:rsidR="0032112B" w:rsidRPr="00663654" w:rsidRDefault="0032112B" w:rsidP="0032112B">
      <w:pPr>
        <w:spacing w:after="240"/>
      </w:pPr>
      <w:r>
        <w:t>A s</w:t>
      </w:r>
      <w:r w:rsidRPr="00663654">
        <w:t>tud</w:t>
      </w:r>
      <w:r>
        <w:t>y</w:t>
      </w:r>
      <w:r w:rsidRPr="00663654">
        <w:t xml:space="preserve"> </w:t>
      </w:r>
      <w:r>
        <w:t xml:space="preserve">from 2011 </w:t>
      </w:r>
      <w:r w:rsidRPr="00663654">
        <w:t>ha</w:t>
      </w:r>
      <w:r>
        <w:t>s</w:t>
      </w:r>
      <w:r w:rsidRPr="00663654">
        <w:t xml:space="preserve"> shown </w:t>
      </w:r>
      <w:r>
        <w:t xml:space="preserve">that </w:t>
      </w:r>
      <w:r w:rsidRPr="00663654">
        <w:t xml:space="preserve">Persons with Disabilities (PWDs) in developing countries have </w:t>
      </w:r>
      <w:r w:rsidR="008C265D">
        <w:t xml:space="preserve">a worse </w:t>
      </w:r>
      <w:r w:rsidRPr="00663654">
        <w:t>standard of living</w:t>
      </w:r>
      <w:r>
        <w:t xml:space="preserve"> as compared to their counterparts in developed countries</w:t>
      </w:r>
      <w:r w:rsidRPr="00663654">
        <w:t xml:space="preserve"> </w:t>
      </w:r>
      <w:sdt>
        <w:sdtPr>
          <w:alias w:val="Don't edit this field"/>
          <w:tag w:val="CitaviPlaceholder#06ccf4e2-5b12-4ba0-a2d9-60678afcab1f"/>
          <w:id w:val="406732927"/>
          <w:placeholder>
            <w:docPart w:val="32FA25F940B43A409536618A0F947835"/>
          </w:placeholder>
        </w:sdtPr>
        <w:sdtEndPr/>
        <w:sdtContent>
          <w:r w:rsidRPr="00663654">
            <w:fldChar w:fldCharType="begin"/>
          </w:r>
          <w:r>
            <w:instrText>ADDIN CitaviPlaceholder{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}</w:instrText>
          </w:r>
          <w:r w:rsidRPr="00663654">
            <w:fldChar w:fldCharType="separate"/>
          </w:r>
          <w:r>
            <w:t>(Ofuani, 2011)</w:t>
          </w:r>
          <w:r w:rsidRPr="00663654">
            <w:fldChar w:fldCharType="end"/>
          </w:r>
        </w:sdtContent>
      </w:sdt>
      <w:r w:rsidRPr="00663654">
        <w:t xml:space="preserve">. </w:t>
      </w:r>
      <w:r>
        <w:t xml:space="preserve">Ghana’s Population and Housing Census Report, in the same vein observed </w:t>
      </w:r>
      <w:r w:rsidR="00BD008D">
        <w:t xml:space="preserve">that </w:t>
      </w:r>
      <w:r>
        <w:t>PWDs in Ghana are poorer than their counterparts living without disabilities and emphasized the need</w:t>
      </w:r>
      <w:r w:rsidRPr="00663654">
        <w:t xml:space="preserve"> to eliminate the developmental gap between PWDs and other citizens</w:t>
      </w:r>
      <w:r>
        <w:t xml:space="preserve"> in the country</w:t>
      </w:r>
      <w:r w:rsidRPr="00663654">
        <w:t xml:space="preserve"> </w:t>
      </w:r>
      <w:sdt>
        <w:sdtPr>
          <w:alias w:val="Don't edit this field"/>
          <w:tag w:val="CitaviPlaceholder#af5b0fc6-e2d9-43cd-9675-9a998da27212"/>
          <w:id w:val="-689605782"/>
          <w:placeholder>
            <w:docPart w:val="32FA25F940B43A409536618A0F947835"/>
          </w:placeholder>
        </w:sdtPr>
        <w:sdtEndPr/>
        <w:sdtContent>
          <w:r w:rsidRPr="00663654">
            <w:fldChar w:fldCharType="begin"/>
          </w:r>
          <w:r>
            <w:instrText>ADDIN CitaviPlaceholder{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}</w:instrText>
          </w:r>
          <w:r w:rsidRPr="00663654">
            <w:fldChar w:fldCharType="separate"/>
          </w:r>
          <w:r>
            <w:t>(Ghana Statistical Service, 2014)</w:t>
          </w:r>
          <w:r w:rsidRPr="00663654">
            <w:fldChar w:fldCharType="end"/>
          </w:r>
        </w:sdtContent>
      </w:sdt>
      <w:r w:rsidRPr="00663654">
        <w:t xml:space="preserve">. This </w:t>
      </w:r>
      <w:r>
        <w:t>disparity</w:t>
      </w:r>
      <w:r w:rsidRPr="00663654">
        <w:t xml:space="preserve"> led to the passage of Ghana’s Persons with Disability Act (715) in 2006 </w:t>
      </w:r>
      <w:sdt>
        <w:sdtPr>
          <w:alias w:val="Don't edit this field"/>
          <w:tag w:val="CitaviPlaceholder#55376422-b648-47a7-a43f-da85ccd790e0"/>
          <w:id w:val="-1439365070"/>
          <w:placeholder>
            <w:docPart w:val="32FA25F940B43A409536618A0F947835"/>
          </w:placeholder>
        </w:sdtPr>
        <w:sdtEndPr/>
        <w:sdtContent>
          <w:r w:rsidRPr="00663654">
            <w:fldChar w:fldCharType="begin"/>
          </w:r>
          <w:r>
            <w:instrText>ADDIN CitaviPlaceholder{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}</w:instrText>
          </w:r>
          <w:r w:rsidRPr="00663654">
            <w:fldChar w:fldCharType="separate"/>
          </w:r>
          <w:r>
            <w:t>(Ghana Statistical Servic</w:t>
          </w:r>
          <w:r>
            <w:rPr>
              <w:lang w:val="haw-US"/>
            </w:rPr>
            <w:t>e</w:t>
          </w:r>
          <w:r>
            <w:t>,</w:t>
          </w:r>
          <w:r>
            <w:rPr>
              <w:lang w:val="haw-US"/>
            </w:rPr>
            <w:t xml:space="preserve"> </w:t>
          </w:r>
          <w:r>
            <w:t>2014)</w:t>
          </w:r>
          <w:r w:rsidRPr="00663654">
            <w:fldChar w:fldCharType="end"/>
          </w:r>
        </w:sdtContent>
      </w:sdt>
      <w:r w:rsidRPr="00663654">
        <w:t xml:space="preserve"> which established the National Council for Persons with Disabilities (NCPWD) to spearhead the protection of the rights of PWDs </w:t>
      </w:r>
      <w:sdt>
        <w:sdtPr>
          <w:alias w:val="Don't edit this field"/>
          <w:tag w:val="CitaviPlaceholder#16bc69e1-6598-4877-ac59-1bd5e5f118fa"/>
          <w:id w:val="1799408773"/>
          <w:placeholder>
            <w:docPart w:val="32FA25F940B43A409536618A0F947835"/>
          </w:placeholder>
        </w:sdtPr>
        <w:sdtEndPr/>
        <w:sdtContent>
          <w:r w:rsidRPr="00663654">
            <w:fldChar w:fldCharType="begin"/>
          </w:r>
          <w:r>
            <w:instrText>ADDIN CitaviPlaceholder{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}</w:instrText>
          </w:r>
          <w:r w:rsidRPr="00663654">
            <w:fldChar w:fldCharType="separate"/>
          </w:r>
          <w:r>
            <w:t>(Gyamfi, 2013)</w:t>
          </w:r>
          <w:r w:rsidRPr="00663654">
            <w:fldChar w:fldCharType="end"/>
          </w:r>
        </w:sdtContent>
      </w:sdt>
      <w:r w:rsidRPr="00663654">
        <w:t>. Subsequently, in March 2007, Ghana became a signatory to the United Nations Convention on the Rights of Persons with Disabilities (CRPD) and the 1</w:t>
      </w:r>
      <w:r>
        <w:t>1</w:t>
      </w:r>
      <w:r w:rsidRPr="00663654">
        <w:t>9</w:t>
      </w:r>
      <w:r w:rsidRPr="00663654">
        <w:rPr>
          <w:vertAlign w:val="superscript"/>
        </w:rPr>
        <w:t>th</w:t>
      </w:r>
      <w:r w:rsidRPr="00663654">
        <w:t xml:space="preserve"> State to rectify the CRPD and the Optional Protocol in 2011 </w:t>
      </w:r>
      <w:sdt>
        <w:sdtPr>
          <w:alias w:val="Don't edit this field"/>
          <w:tag w:val="CitaviPlaceholder#e4d2bc58-ad12-4a0e-a181-3eddbe60249c"/>
          <w:id w:val="-932963072"/>
          <w:placeholder>
            <w:docPart w:val="32FA25F940B43A409536618A0F947835"/>
          </w:placeholder>
        </w:sdtPr>
        <w:sdtEndPr/>
        <w:sdtContent>
          <w:r w:rsidRPr="00663654">
            <w:fldChar w:fldCharType="begin"/>
          </w:r>
          <w:r>
            <w:instrText>ADDIN CitaviPlaceholder{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}</w:instrText>
          </w:r>
          <w:r w:rsidRPr="00663654">
            <w:fldChar w:fldCharType="separate"/>
          </w:r>
          <w:r>
            <w:t>(Gyamfi, 2013)</w:t>
          </w:r>
          <w:r w:rsidRPr="00663654">
            <w:fldChar w:fldCharType="end"/>
          </w:r>
        </w:sdtContent>
      </w:sdt>
      <w:r w:rsidRPr="00663654">
        <w:t>.</w:t>
      </w:r>
    </w:p>
    <w:p w14:paraId="1BF14DFB" w14:textId="1E259A1F" w:rsidR="0032112B" w:rsidRPr="00663654" w:rsidRDefault="0032112B" w:rsidP="0032112B">
      <w:pPr>
        <w:spacing w:after="240"/>
      </w:pPr>
      <w:r w:rsidRPr="00663654">
        <w:t xml:space="preserve">In fulfilling these </w:t>
      </w:r>
      <w:r>
        <w:t>legislative initiatives</w:t>
      </w:r>
      <w:r w:rsidRPr="00663654">
        <w:t xml:space="preserve">, the government of Ghana instituted the District Assembly Common Fund for Persons with Disability (DACF for PWDs) as one of the cash transfer social insurance programs that targeted the social and economic development of Persons with Disabilities </w:t>
      </w:r>
      <w:sdt>
        <w:sdtPr>
          <w:alias w:val="Don't edit this field"/>
          <w:tag w:val="CitaviPlaceholder#d34b527a-334d-48cb-9770-a38b1d4d41af"/>
          <w:id w:val="-1449690809"/>
          <w:placeholder>
            <w:docPart w:val="32FA25F940B43A409536618A0F947835"/>
          </w:placeholder>
        </w:sdtPr>
        <w:sdtEndPr/>
        <w:sdtContent>
          <w:r w:rsidRPr="00663654">
            <w:fldChar w:fldCharType="begin"/>
          </w:r>
          <w:r>
            <w:instrText>ADDIN CitaviPlaceholder{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}</w:instrText>
          </w:r>
          <w:r w:rsidRPr="00663654">
            <w:fldChar w:fldCharType="separate"/>
          </w:r>
          <w:r>
            <w:t>(Ghana Statistical Service, 2014)</w:t>
          </w:r>
          <w:r w:rsidRPr="00663654">
            <w:fldChar w:fldCharType="end"/>
          </w:r>
        </w:sdtContent>
      </w:sdt>
      <w:r w:rsidRPr="00663654">
        <w:t xml:space="preserve">. The NCPWDs reckoned </w:t>
      </w:r>
      <w:r w:rsidR="00BD008D">
        <w:t xml:space="preserve">that </w:t>
      </w:r>
      <w:r w:rsidRPr="00663654">
        <w:t>such cash transfer social insurance programs require institutional disbursement guidelines for effective implementation. Thus, the NCPWD with other stakeholders developed the “Guidelines for the Disbursement and Management of the District Assembly Common Fund for Persons with Disability”. The Disability Common Fund is a 2%</w:t>
      </w:r>
      <w:r>
        <w:t xml:space="preserve"> (now 3%)</w:t>
      </w:r>
      <w:r w:rsidRPr="00663654">
        <w:t xml:space="preserve"> allocatio</w:t>
      </w:r>
      <w:r>
        <w:t>n</w:t>
      </w:r>
      <w:r w:rsidRPr="00663654">
        <w:t xml:space="preserve"> of the District Assembly common Fund (DACF) transferred from the Central government to District Assemblies quarterly </w:t>
      </w:r>
      <w:sdt>
        <w:sdtPr>
          <w:alias w:val="Don't edit this field"/>
          <w:tag w:val="CitaviPlaceholder#07792d24-bea9-4d31-8743-54b76144c3c1"/>
          <w:id w:val="924763437"/>
          <w:placeholder>
            <w:docPart w:val="32FA25F940B43A409536618A0F947835"/>
          </w:placeholder>
        </w:sdtPr>
        <w:sdtEndPr/>
        <w:sdtContent>
          <w:r w:rsidRPr="00663654">
            <w:fldChar w:fldCharType="begin"/>
          </w:r>
          <w:r>
            <w:instrText>ADDIN CitaviPlaceholder{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}</w:instrText>
          </w:r>
          <w:r w:rsidRPr="00663654">
            <w:fldChar w:fldCharType="separate"/>
          </w:r>
          <w:r>
            <w:t>(Gyamfi, 2013)</w:t>
          </w:r>
          <w:r w:rsidRPr="00663654">
            <w:fldChar w:fldCharType="end"/>
          </w:r>
        </w:sdtContent>
      </w:sdt>
      <w:r w:rsidRPr="00663654">
        <w:t>.</w:t>
      </w:r>
      <w:r>
        <w:rPr>
          <w:lang w:val="haw-US"/>
        </w:rPr>
        <w:t xml:space="preserve"> </w:t>
      </w:r>
      <w:r w:rsidRPr="00663654">
        <w:t xml:space="preserve">The NCPWDs guidelines direct disbursement of the funds to the areas of awareness raising on PWDs issues, PWDs organizational development, skills training, income </w:t>
      </w:r>
      <w:r w:rsidRPr="00663654">
        <w:lastRenderedPageBreak/>
        <w:t xml:space="preserve">generating activities, education of PWDs and the provision of technical aids </w:t>
      </w:r>
      <w:sdt>
        <w:sdtPr>
          <w:alias w:val="Don't edit this field"/>
          <w:tag w:val="CitaviPlaceholder#17652799-d7f2-4f66-9362-731aced1f246"/>
          <w:id w:val="-998952950"/>
          <w:placeholder>
            <w:docPart w:val="32FA25F940B43A409536618A0F947835"/>
          </w:placeholder>
        </w:sdtPr>
        <w:sdtEndPr/>
        <w:sdtContent>
          <w:r w:rsidRPr="00663654">
            <w:fldChar w:fldCharType="begin"/>
          </w:r>
          <w:r>
            <w:instrText>ADDIN CitaviPlaceholder{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}</w:instrText>
          </w:r>
          <w:r w:rsidRPr="00663654">
            <w:fldChar w:fldCharType="separate"/>
          </w:r>
          <w:r>
            <w:t>(Guidelines for the disburs</w:t>
          </w:r>
          <w:r>
            <w:rPr>
              <w:lang w:val="haw-US"/>
            </w:rPr>
            <w:t>e</w:t>
          </w:r>
          <w:r>
            <w:t>ment and management of the district assembly common fund allocation to persons with disability, 2010)</w:t>
          </w:r>
          <w:r w:rsidRPr="00663654">
            <w:fldChar w:fldCharType="end"/>
          </w:r>
        </w:sdtContent>
      </w:sdt>
      <w:r w:rsidRPr="00663654">
        <w:t>.</w:t>
      </w:r>
    </w:p>
    <w:p w14:paraId="134945FE" w14:textId="375EDAC2" w:rsidR="0032112B" w:rsidRPr="00663654" w:rsidRDefault="0032112B" w:rsidP="0032112B">
      <w:pPr>
        <w:pStyle w:val="Normal1"/>
        <w:spacing w:after="240"/>
      </w:pPr>
      <w:r w:rsidRPr="00663654">
        <w:t xml:space="preserve">Though the NCPWDs Guidelines </w:t>
      </w:r>
      <w:r>
        <w:t>are</w:t>
      </w:r>
      <w:r w:rsidRPr="00663654">
        <w:t xml:space="preserve"> operational, there are allegations that District Assemblies continue to channel DACF for PWDs into other purposes</w:t>
      </w:r>
      <w:r>
        <w:t xml:space="preserve"> </w:t>
      </w:r>
      <w:r w:rsidRPr="00663654">
        <w:t xml:space="preserve">against the dictates </w:t>
      </w:r>
      <w:r w:rsidRPr="00663654">
        <w:rPr>
          <w:color w:val="000000"/>
        </w:rPr>
        <w:t>of the guidelines</w:t>
      </w:r>
      <w:r w:rsidRPr="00663654">
        <w:t xml:space="preserve"> </w:t>
      </w:r>
      <w:sdt>
        <w:sdtPr>
          <w:alias w:val="Don't edit this field"/>
          <w:tag w:val="CitaviPlaceholder#185742af-4276-4f9a-a460-9e74f6b157dd"/>
          <w:id w:val="1797248795"/>
          <w:placeholder>
            <w:docPart w:val="32FA25F940B43A409536618A0F947835"/>
          </w:placeholder>
        </w:sdtPr>
        <w:sdtEndPr/>
        <w:sdtContent>
          <w:r w:rsidRPr="00663654">
            <w:fldChar w:fldCharType="begin"/>
          </w:r>
          <w:r>
            <w:instrText>ADDIN CitaviPlaceholder{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}</w:instrText>
          </w:r>
          <w:r w:rsidRPr="00663654">
            <w:fldChar w:fldCharType="separate"/>
          </w:r>
          <w:r>
            <w:t>(District Assemblies Common Fund Secretariat, 2014)</w:t>
          </w:r>
          <w:r w:rsidRPr="00663654">
            <w:fldChar w:fldCharType="end"/>
          </w:r>
        </w:sdtContent>
      </w:sdt>
      <w:r w:rsidRPr="00663654">
        <w:rPr>
          <w:color w:val="000000"/>
        </w:rPr>
        <w:t xml:space="preserve">. Recently </w:t>
      </w:r>
      <w:r w:rsidR="00BD008D">
        <w:rPr>
          <w:color w:val="000000"/>
        </w:rPr>
        <w:t xml:space="preserve">there </w:t>
      </w:r>
      <w:r w:rsidRPr="00663654">
        <w:rPr>
          <w:color w:val="000000"/>
        </w:rPr>
        <w:t xml:space="preserve">is the gradual introduction of </w:t>
      </w:r>
      <w:r>
        <w:rPr>
          <w:color w:val="000000"/>
        </w:rPr>
        <w:t>p</w:t>
      </w:r>
      <w:r w:rsidRPr="00663654">
        <w:rPr>
          <w:color w:val="000000"/>
        </w:rPr>
        <w:t xml:space="preserve">olitical interference such as Metropolitan, Municipal and District Chief Executives (MMDCEs) using the </w:t>
      </w:r>
      <w:r>
        <w:rPr>
          <w:color w:val="000000"/>
        </w:rPr>
        <w:t>f</w:t>
      </w:r>
      <w:r w:rsidRPr="00663654">
        <w:rPr>
          <w:color w:val="000000"/>
        </w:rPr>
        <w:t xml:space="preserve">unds to organize press conferences during disbursement especially in election years or feasting during festivities </w:t>
      </w:r>
      <w:sdt>
        <w:sdtPr>
          <w:rPr>
            <w:color w:val="000000"/>
          </w:rPr>
          <w:alias w:val="Don't edit this field"/>
          <w:tag w:val="CitaviPlaceholder#2361da6e-652c-4642-a8a1-4ef6a4b2ae6c"/>
          <w:id w:val="1876420779"/>
          <w:placeholder>
            <w:docPart w:val="32FA25F940B43A409536618A0F947835"/>
          </w:placeholder>
        </w:sdtPr>
        <w:sdtEndPr/>
        <w:sdtContent>
          <w:r w:rsidRPr="00663654">
            <w:rPr>
              <w:color w:val="000000"/>
            </w:rPr>
            <w:fldChar w:fldCharType="begin"/>
          </w:r>
          <w:r>
            <w:rPr>
              <w:color w:val="000000"/>
            </w:rPr>
            <w:instrText>ADDIN CitaviPlaceholder{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}</w:instrText>
          </w:r>
          <w:r w:rsidRPr="00663654">
            <w:rPr>
              <w:color w:val="000000"/>
            </w:rPr>
            <w:fldChar w:fldCharType="separate"/>
          </w:r>
          <w:r>
            <w:rPr>
              <w:color w:val="000000"/>
            </w:rPr>
            <w:t>(SEND-Ghana, 2017)</w:t>
          </w:r>
          <w:r w:rsidRPr="00663654">
            <w:rPr>
              <w:color w:val="000000"/>
            </w:rPr>
            <w:fldChar w:fldCharType="end"/>
          </w:r>
        </w:sdtContent>
      </w:sdt>
      <w:r w:rsidRPr="00663654">
        <w:rPr>
          <w:color w:val="000000"/>
        </w:rPr>
        <w:t xml:space="preserve">. Funds are unduly delayed such that transfers for the fourth quarter of 2016, and the four quarters of 2017 were received as late as January 2018 </w:t>
      </w:r>
      <w:bookmarkStart w:id="0" w:name="_Hlk522328285"/>
      <w:sdt>
        <w:sdtPr>
          <w:rPr>
            <w:color w:val="000000"/>
          </w:rPr>
          <w:alias w:val="Don't edit this field"/>
          <w:tag w:val="CitaviPlaceholder#10e21739-c51c-4456-962b-5cfce1cac008"/>
          <w:id w:val="490835899"/>
          <w:placeholder>
            <w:docPart w:val="32FA25F940B43A409536618A0F947835"/>
          </w:placeholder>
        </w:sdtPr>
        <w:sdtEndPr/>
        <w:sdtContent>
          <w:r w:rsidRPr="00663654">
            <w:rPr>
              <w:color w:val="000000"/>
            </w:rPr>
            <w:fldChar w:fldCharType="begin"/>
          </w:r>
          <w:r>
            <w:rPr>
              <w:color w:val="000000"/>
            </w:rPr>
            <w:instrText>ADDIN CitaviPlaceholder{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}</w:instrText>
          </w:r>
          <w:r w:rsidRPr="00663654">
            <w:rPr>
              <w:color w:val="000000"/>
            </w:rPr>
            <w:fldChar w:fldCharType="separate"/>
          </w:r>
          <w:r>
            <w:rPr>
              <w:color w:val="000000"/>
            </w:rPr>
            <w:t>(Ghanaweb, 2018a)</w:t>
          </w:r>
          <w:r w:rsidRPr="00663654">
            <w:rPr>
              <w:color w:val="000000"/>
            </w:rPr>
            <w:fldChar w:fldCharType="end"/>
          </w:r>
        </w:sdtContent>
      </w:sdt>
      <w:r w:rsidRPr="00663654">
        <w:rPr>
          <w:color w:val="000000"/>
        </w:rPr>
        <w:t xml:space="preserve">. </w:t>
      </w:r>
      <w:bookmarkEnd w:id="0"/>
      <w:r w:rsidRPr="00663654">
        <w:rPr>
          <w:color w:val="000000"/>
        </w:rPr>
        <w:t xml:space="preserve">The Fund is susceptible to political influence to the extent that the DCF Administrator issued a new distribution guideline which excludes farmers, traders, babies, students, persons under 18 and above 60 with disabilities </w:t>
      </w:r>
      <w:sdt>
        <w:sdtPr>
          <w:rPr>
            <w:color w:val="000000"/>
          </w:rPr>
          <w:alias w:val="Don't edit this field"/>
          <w:tag w:val="CitaviPlaceholder#f0430bb0-7956-4d2c-ada3-95b05ce4ccd5"/>
          <w:id w:val="-1326351115"/>
          <w:placeholder>
            <w:docPart w:val="32FA25F940B43A409536618A0F947835"/>
          </w:placeholder>
        </w:sdtPr>
        <w:sdtEndPr/>
        <w:sdtContent>
          <w:r w:rsidRPr="00663654">
            <w:rPr>
              <w:color w:val="000000"/>
            </w:rPr>
            <w:fldChar w:fldCharType="begin"/>
          </w:r>
          <w:r>
            <w:rPr>
              <w:color w:val="000000"/>
            </w:rPr>
            <w:instrText>ADDIN CitaviPlaceholder{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}</w:instrText>
          </w:r>
          <w:r w:rsidRPr="00663654">
            <w:rPr>
              <w:color w:val="000000"/>
            </w:rPr>
            <w:fldChar w:fldCharType="separate"/>
          </w:r>
          <w:r>
            <w:rPr>
              <w:color w:val="000000"/>
            </w:rPr>
            <w:t>(myjoyonline.com, 2018)</w:t>
          </w:r>
          <w:r w:rsidRPr="00663654">
            <w:rPr>
              <w:color w:val="000000"/>
            </w:rPr>
            <w:fldChar w:fldCharType="end"/>
          </w:r>
        </w:sdtContent>
      </w:sdt>
      <w:r w:rsidRPr="00663654">
        <w:rPr>
          <w:color w:val="000000"/>
        </w:rPr>
        <w:t>. The NCPWD guideline</w:t>
      </w:r>
      <w:r>
        <w:rPr>
          <w:color w:val="000000"/>
        </w:rPr>
        <w:t>s</w:t>
      </w:r>
      <w:r w:rsidRPr="00663654">
        <w:rPr>
          <w:color w:val="000000"/>
        </w:rPr>
        <w:t xml:space="preserve"> also leave much to be desired in areas of defining issues of qualification, quantum of benefit, frequency of accessibility and so on</w:t>
      </w:r>
      <w:r>
        <w:rPr>
          <w:color w:val="000000"/>
        </w:rPr>
        <w:t>,</w:t>
      </w:r>
      <w:r w:rsidRPr="00663654">
        <w:rPr>
          <w:color w:val="000000"/>
        </w:rPr>
        <w:t xml:space="preserve"> which are being determined by political actors. </w:t>
      </w:r>
      <w:r w:rsidRPr="00663654">
        <w:t xml:space="preserve">Thus, </w:t>
      </w:r>
      <w:r>
        <w:t xml:space="preserve">the </w:t>
      </w:r>
      <w:r w:rsidRPr="00663654">
        <w:t>impact on the economic conditions of the beneficiaries</w:t>
      </w:r>
      <w:r>
        <w:t xml:space="preserve"> is highly variable</w:t>
      </w:r>
      <w:r w:rsidRPr="00663654">
        <w:t xml:space="preserve"> </w:t>
      </w:r>
      <w:sdt>
        <w:sdtPr>
          <w:alias w:val="Don't edit this field"/>
          <w:tag w:val="CitaviPlaceholder#efbf5c6f-a124-414b-92fb-b0b0d9747170"/>
          <w:id w:val="972108786"/>
          <w:placeholder>
            <w:docPart w:val="32FA25F940B43A409536618A0F947835"/>
          </w:placeholder>
        </w:sdtPr>
        <w:sdtEndPr/>
        <w:sdtContent>
          <w:r w:rsidRPr="00663654">
            <w:fldChar w:fldCharType="begin"/>
          </w:r>
          <w:r>
            <w:instrText>ADDIN CitaviPlaceholder{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}</w:instrText>
          </w:r>
          <w:r w:rsidRPr="00663654">
            <w:fldChar w:fldCharType="separate"/>
          </w:r>
          <w:r>
            <w:t>(Edusei et al., 2016)</w:t>
          </w:r>
          <w:r w:rsidRPr="00663654">
            <w:fldChar w:fldCharType="end"/>
          </w:r>
        </w:sdtContent>
      </w:sdt>
      <w:r w:rsidRPr="00663654">
        <w:t>.</w:t>
      </w:r>
    </w:p>
    <w:p w14:paraId="7D0ED066" w14:textId="10562B7F" w:rsidR="0032112B" w:rsidRPr="00663654" w:rsidRDefault="0032112B" w:rsidP="0032112B">
      <w:pPr>
        <w:pStyle w:val="Normal1"/>
        <w:spacing w:after="240"/>
      </w:pPr>
      <w:r w:rsidRPr="00663654">
        <w:t xml:space="preserve">To address these, research has shown, the lack of data on the rate of disability and population has led to the insufficiency of the DACF for PWDs </w:t>
      </w:r>
      <w:sdt>
        <w:sdtPr>
          <w:alias w:val="Don't edit this field"/>
          <w:tag w:val="CitaviPlaceholder#52e9541e-43d4-4cbd-b65c-b01718a63df6"/>
          <w:id w:val="-1610575039"/>
          <w:placeholder>
            <w:docPart w:val="32FA25F940B43A409536618A0F947835"/>
          </w:placeholder>
        </w:sdtPr>
        <w:sdtEndPr/>
        <w:sdtContent>
          <w:r w:rsidRPr="00663654">
            <w:fldChar w:fldCharType="begin"/>
          </w:r>
          <w:r>
            <w:instrText>ADDIN CitaviPlaceholder{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}</w:instrText>
          </w:r>
          <w:r w:rsidRPr="00663654">
            <w:fldChar w:fldCharType="separate"/>
          </w:r>
          <w:r>
            <w:t>(Ghana Federation of the Disabled, n.d; Naami &amp; Mikey-Iddrisu, 2013)</w:t>
          </w:r>
          <w:r w:rsidRPr="00663654">
            <w:fldChar w:fldCharType="end"/>
          </w:r>
        </w:sdtContent>
      </w:sdt>
      <w:r w:rsidRPr="00663654">
        <w:t xml:space="preserve">. The reason being that </w:t>
      </w:r>
      <w:r>
        <w:t>it</w:t>
      </w:r>
      <w:r w:rsidRPr="00663654">
        <w:t xml:space="preserve"> result</w:t>
      </w:r>
      <w:r>
        <w:t>s</w:t>
      </w:r>
      <w:r w:rsidRPr="00663654">
        <w:t xml:space="preserve"> in </w:t>
      </w:r>
      <w:r>
        <w:t>a</w:t>
      </w:r>
      <w:r w:rsidRPr="00663654">
        <w:t xml:space="preserve"> mismatch between the quantum of money released to the Districts and the volume of applications to the fund</w:t>
      </w:r>
      <w:r>
        <w:t>. The bid to support all applicants</w:t>
      </w:r>
      <w:r w:rsidRPr="00663654">
        <w:t xml:space="preserve"> </w:t>
      </w:r>
      <w:r>
        <w:t>makes</w:t>
      </w:r>
      <w:r w:rsidRPr="00663654">
        <w:t xml:space="preserve"> the program inadequate to make any meaningful changes in the lives of beneficiaries </w:t>
      </w:r>
      <w:sdt>
        <w:sdtPr>
          <w:alias w:val="Don't edit this field"/>
          <w:tag w:val="CitaviPlaceholder#f10cc8da-040d-412e-8b77-78ae4f2f8e74"/>
          <w:id w:val="-1883239945"/>
          <w:placeholder>
            <w:docPart w:val="32FA25F940B43A409536618A0F947835"/>
          </w:placeholder>
        </w:sdtPr>
        <w:sdtEndPr/>
        <w:sdtContent>
          <w:r w:rsidRPr="00663654">
            <w:fldChar w:fldCharType="begin"/>
          </w:r>
          <w:r>
            <w:instrText>ADDIN CitaviPlaceholder{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}</w:instrText>
          </w:r>
          <w:r w:rsidRPr="00663654">
            <w:fldChar w:fldCharType="separate"/>
          </w:r>
          <w:r>
            <w:t>(Adamtey, Oduro, &amp; Braimah, 2018; Adjei-Domfeh, 2015; Agboga, 2015; Edusei et al., 2016)</w:t>
          </w:r>
          <w:r w:rsidRPr="00663654">
            <w:fldChar w:fldCharType="end"/>
          </w:r>
        </w:sdtContent>
      </w:sdt>
      <w:r w:rsidRPr="00663654">
        <w:t>. The Ghana Statistical Service</w:t>
      </w:r>
      <w:r>
        <w:t xml:space="preserve"> (2014)</w:t>
      </w:r>
      <w:r w:rsidRPr="00663654">
        <w:t xml:space="preserve"> agrees</w:t>
      </w:r>
      <w:r w:rsidR="00BD008D">
        <w:t xml:space="preserve"> that a</w:t>
      </w:r>
      <w:r w:rsidRPr="00663654">
        <w:t xml:space="preserve"> disability measurement is </w:t>
      </w:r>
      <w:r w:rsidR="00BD008D">
        <w:t>needed</w:t>
      </w:r>
      <w:r w:rsidR="00BD008D" w:rsidRPr="00663654">
        <w:t xml:space="preserve"> </w:t>
      </w:r>
      <w:r w:rsidRPr="00663654">
        <w:t>for effective and efficient policy making</w:t>
      </w:r>
      <w:r>
        <w:t xml:space="preserve"> while other</w:t>
      </w:r>
      <w:r w:rsidRPr="00663654">
        <w:t xml:space="preserve"> research focus on the timely release and the incre</w:t>
      </w:r>
      <w:r w:rsidR="00BD008D">
        <w:t>ase</w:t>
      </w:r>
      <w:r w:rsidRPr="00663654">
        <w:t xml:space="preserve"> of the Fund from 2% to 5% of the DACF </w:t>
      </w:r>
      <w:sdt>
        <w:sdtPr>
          <w:alias w:val="Don't edit this field"/>
          <w:tag w:val="CitaviPlaceholder#e333be4e-d7e6-4863-89c2-20f8b70ecd8b"/>
          <w:id w:val="1115255112"/>
          <w:placeholder>
            <w:docPart w:val="32FA25F940B43A409536618A0F947835"/>
          </w:placeholder>
        </w:sdtPr>
        <w:sdtEndPr/>
        <w:sdtContent>
          <w:r w:rsidRPr="00663654">
            <w:fldChar w:fldCharType="begin"/>
          </w:r>
          <w:r>
            <w:instrText>ADDIN CitaviPlaceholder{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}</w:instrText>
          </w:r>
          <w:r w:rsidRPr="00663654">
            <w:fldChar w:fldCharType="separate"/>
          </w:r>
          <w:r>
            <w:t>(Edusei et al., 2016; Naami, 2015)</w:t>
          </w:r>
          <w:r w:rsidRPr="00663654">
            <w:fldChar w:fldCharType="end"/>
          </w:r>
        </w:sdtContent>
      </w:sdt>
      <w:r w:rsidRPr="00663654">
        <w:t xml:space="preserve">. CSOs such as SEND Ghana advocate for the need to increase the monitoring of the use of the funds </w:t>
      </w:r>
      <w:sdt>
        <w:sdtPr>
          <w:alias w:val="Don't edit this field"/>
          <w:tag w:val="CitaviPlaceholder#a6699887-83b7-494a-ad98-fe0e46cb705b"/>
          <w:id w:val="-182525648"/>
          <w:placeholder>
            <w:docPart w:val="32FA25F940B43A409536618A0F947835"/>
          </w:placeholder>
        </w:sdtPr>
        <w:sdtEndPr/>
        <w:sdtContent>
          <w:r w:rsidRPr="00663654">
            <w:fldChar w:fldCharType="begin"/>
          </w:r>
          <w:r>
            <w:instrText>ADDIN CitaviPlaceholder{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}</w:instrText>
          </w:r>
          <w:r w:rsidRPr="00663654">
            <w:fldChar w:fldCharType="separate"/>
          </w:r>
          <w:r>
            <w:t>(SEND-Ghana, 2014)</w:t>
          </w:r>
          <w:r w:rsidRPr="00663654">
            <w:fldChar w:fldCharType="end"/>
          </w:r>
        </w:sdtContent>
      </w:sdt>
      <w:r w:rsidRPr="00663654">
        <w:t xml:space="preserve"> based on their observations that it is a challenge to acquire data that evaluates the impact of the Fund on beneficiaries </w:t>
      </w:r>
      <w:sdt>
        <w:sdtPr>
          <w:alias w:val="Don't edit this field"/>
          <w:tag w:val="CitaviPlaceholder#73597a29-00db-4764-971c-ecd4ad3f9903"/>
          <w:id w:val="-1216819446"/>
          <w:placeholder>
            <w:docPart w:val="32FA25F940B43A409536618A0F947835"/>
          </w:placeholder>
        </w:sdtPr>
        <w:sdtEndPr/>
        <w:sdtContent>
          <w:r w:rsidRPr="00663654">
            <w:fldChar w:fldCharType="begin"/>
          </w:r>
          <w:r>
            <w:instrText>ADDIN CitaviPlaceholder{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}</w:instrText>
          </w:r>
          <w:r w:rsidRPr="00663654">
            <w:fldChar w:fldCharType="separate"/>
          </w:r>
          <w:r>
            <w:t>(SEND-Ghana, 2014)</w:t>
          </w:r>
          <w:r w:rsidRPr="00663654">
            <w:fldChar w:fldCharType="end"/>
          </w:r>
        </w:sdtContent>
      </w:sdt>
      <w:r w:rsidRPr="00663654">
        <w:t>.</w:t>
      </w:r>
      <w:r w:rsidRPr="00663654">
        <w:rPr>
          <w:color w:val="000000"/>
          <w:shd w:val="clear" w:color="auto" w:fill="FFFFFF"/>
        </w:rPr>
        <w:t xml:space="preserve"> Researchers have advised, the Government of Ghana should find better ways to disburse to ensure fairness and monitor the implementation of the DCF</w:t>
      </w:r>
      <w:r w:rsidRPr="00663654">
        <w:t xml:space="preserve"> </w:t>
      </w:r>
      <w:sdt>
        <w:sdtPr>
          <w:alias w:val="Don't edit this field"/>
          <w:tag w:val="CitaviPlaceholder#bf279ea4-a131-4892-a041-86358bc019f9"/>
          <w:id w:val="-294529089"/>
          <w:placeholder>
            <w:docPart w:val="32FA25F940B43A409536618A0F947835"/>
          </w:placeholder>
        </w:sdtPr>
        <w:sdtEndPr/>
        <w:sdtContent>
          <w:r w:rsidRPr="00663654">
            <w:fldChar w:fldCharType="begin"/>
          </w:r>
          <w:r>
            <w:instrText>ADDIN CitaviPlaceholder{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}</w:instrText>
          </w:r>
          <w:r w:rsidRPr="00663654">
            <w:fldChar w:fldCharType="separate"/>
          </w:r>
          <w:r>
            <w:t>(Adamtey et al., 2018; Naami, 2015; SEND-Ghana, 2014)</w:t>
          </w:r>
          <w:r w:rsidRPr="00663654">
            <w:fldChar w:fldCharType="end"/>
          </w:r>
        </w:sdtContent>
      </w:sdt>
      <w:r w:rsidRPr="00663654">
        <w:t>.</w:t>
      </w:r>
    </w:p>
    <w:p w14:paraId="3C5DE2EC" w14:textId="670BC72B" w:rsidR="0032112B" w:rsidRPr="00663654" w:rsidRDefault="0032112B" w:rsidP="0032112B">
      <w:pPr>
        <w:pStyle w:val="Normal1"/>
        <w:spacing w:after="240"/>
      </w:pPr>
      <w:r>
        <w:t>Ghana, based on the social model implements policies</w:t>
      </w:r>
      <w:r w:rsidRPr="00663654">
        <w:t xml:space="preserve"> aimed at PWDs </w:t>
      </w:r>
      <w:sdt>
        <w:sdtPr>
          <w:alias w:val="Don't edit this field"/>
          <w:tag w:val="CitaviPlaceholder#42503261-63a2-4946-9d7f-2cf4a746e351"/>
          <w:id w:val="-1321962631"/>
          <w:placeholder>
            <w:docPart w:val="32FA25F940B43A409536618A0F947835"/>
          </w:placeholder>
        </w:sdtPr>
        <w:sdtEndPr/>
        <w:sdtContent>
          <w:r w:rsidRPr="00663654">
            <w:fldChar w:fldCharType="begin"/>
          </w:r>
          <w:r>
            <w:instrText>ADDIN CitaviPlaceholder{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}</w:instrText>
          </w:r>
          <w:r w:rsidRPr="00663654">
            <w:fldChar w:fldCharType="separate"/>
          </w:r>
          <w:r>
            <w:t>(Ghana Statistical Service, 2014)</w:t>
          </w:r>
          <w:r w:rsidRPr="00663654">
            <w:fldChar w:fldCharType="end"/>
          </w:r>
        </w:sdtContent>
      </w:sdt>
      <w:r w:rsidRPr="00663654">
        <w:t>, however, th</w:t>
      </w:r>
      <w:r>
        <w:t>ese policies and more so, the DACF for PWDs, do not achieve the purpose of meeting the needs of the most vulnerable PWDs. This is because</w:t>
      </w:r>
      <w:r w:rsidRPr="00663654">
        <w:t xml:space="preserve"> of </w:t>
      </w:r>
      <w:r>
        <w:t>the disregard</w:t>
      </w:r>
      <w:r w:rsidRPr="00663654">
        <w:t xml:space="preserve"> of disability measurement mechanisms to inform the disbursement of the DACF for PWDs</w:t>
      </w:r>
      <w:r>
        <w:t>.</w:t>
      </w:r>
      <w:r w:rsidRPr="00663654">
        <w:t xml:space="preserve"> </w:t>
      </w:r>
      <w:r>
        <w:t>T</w:t>
      </w:r>
      <w:r w:rsidRPr="00663654">
        <w:t xml:space="preserve">his study is relevant because it would bring to light how disability classification methods used in the </w:t>
      </w:r>
      <w:r w:rsidRPr="00663654">
        <w:lastRenderedPageBreak/>
        <w:t xml:space="preserve">distribution </w:t>
      </w:r>
      <w:r w:rsidR="00BD008D">
        <w:t xml:space="preserve">of </w:t>
      </w:r>
      <w:r w:rsidRPr="00663654">
        <w:t xml:space="preserve">cash transfer programs could </w:t>
      </w:r>
      <w:r w:rsidR="00BD008D">
        <w:t>advance</w:t>
      </w:r>
      <w:r w:rsidRPr="00663654">
        <w:t xml:space="preserve"> the effective disbursement and management of the DACF for PWDs, make data available to improve monitoring and evaluation</w:t>
      </w:r>
      <w:r>
        <w:t>,</w:t>
      </w:r>
      <w:r w:rsidRPr="00663654">
        <w:t xml:space="preserve"> and claims to increase the Fund would be backed with available data. The aim of this research is to deepen understanding of how the Disability Common Fund is distributed at the district level</w:t>
      </w:r>
      <w:r>
        <w:t>,</w:t>
      </w:r>
      <w:r w:rsidRPr="00663654">
        <w:t xml:space="preserve"> vis a vis characterization of beneficiaries, criteria for selections, and the disbursement process. </w:t>
      </w:r>
      <w:r>
        <w:rPr>
          <w:lang w:val="haw-US"/>
        </w:rPr>
        <w:t>This would</w:t>
      </w:r>
      <w:r w:rsidRPr="00663654">
        <w:t xml:space="preserve"> enable policy makers and development partners alike, to better understand </w:t>
      </w:r>
      <w:r>
        <w:t>existing disbursement</w:t>
      </w:r>
      <w:r w:rsidRPr="00663654">
        <w:t xml:space="preserve"> challenges, and to re-strategize to ensure improved services. The specific objectives were to</w:t>
      </w:r>
    </w:p>
    <w:p w14:paraId="78D759F6" w14:textId="77777777" w:rsidR="0032112B" w:rsidRPr="00663654" w:rsidRDefault="0032112B" w:rsidP="0032112B">
      <w:pPr>
        <w:pStyle w:val="ListParagraph"/>
        <w:numPr>
          <w:ilvl w:val="0"/>
          <w:numId w:val="15"/>
        </w:numPr>
        <w:spacing w:after="240"/>
        <w:contextualSpacing w:val="0"/>
        <w:rPr>
          <w:rFonts w:ascii="Times New Roman" w:hAnsi="Times New Roman" w:cs="Times New Roman"/>
          <w:sz w:val="24"/>
          <w:szCs w:val="24"/>
        </w:rPr>
      </w:pPr>
      <w:bookmarkStart w:id="1" w:name="_Hlk864554"/>
      <w:r w:rsidRPr="00663654">
        <w:rPr>
          <w:rFonts w:ascii="Times New Roman" w:hAnsi="Times New Roman" w:cs="Times New Roman"/>
          <w:sz w:val="24"/>
          <w:szCs w:val="24"/>
        </w:rPr>
        <w:t>identify the basis of selection of beneficiaries for the Fund</w:t>
      </w:r>
    </w:p>
    <w:p w14:paraId="78A33796" w14:textId="77777777" w:rsidR="0032112B" w:rsidRPr="00663654" w:rsidRDefault="0032112B" w:rsidP="0032112B">
      <w:pPr>
        <w:pStyle w:val="ListParagraph"/>
        <w:numPr>
          <w:ilvl w:val="0"/>
          <w:numId w:val="15"/>
        </w:numPr>
        <w:spacing w:after="240"/>
        <w:contextualSpacing w:val="0"/>
        <w:rPr>
          <w:rFonts w:ascii="Times New Roman" w:hAnsi="Times New Roman" w:cs="Times New Roman"/>
          <w:sz w:val="24"/>
          <w:szCs w:val="24"/>
        </w:rPr>
      </w:pPr>
      <w:r>
        <w:rPr>
          <w:rFonts w:ascii="Times New Roman" w:hAnsi="Times New Roman" w:cs="Times New Roman"/>
          <w:sz w:val="24"/>
          <w:szCs w:val="24"/>
        </w:rPr>
        <w:t>assess</w:t>
      </w:r>
      <w:r w:rsidRPr="00663654">
        <w:rPr>
          <w:rFonts w:ascii="Times New Roman" w:hAnsi="Times New Roman" w:cs="Times New Roman"/>
          <w:sz w:val="24"/>
          <w:szCs w:val="24"/>
        </w:rPr>
        <w:t xml:space="preserve"> </w:t>
      </w:r>
      <w:r>
        <w:rPr>
          <w:rFonts w:ascii="Times New Roman" w:hAnsi="Times New Roman" w:cs="Times New Roman"/>
          <w:sz w:val="24"/>
          <w:szCs w:val="24"/>
        </w:rPr>
        <w:t xml:space="preserve">how </w:t>
      </w:r>
      <w:r w:rsidRPr="00663654">
        <w:rPr>
          <w:rFonts w:ascii="Times New Roman" w:hAnsi="Times New Roman" w:cs="Times New Roman"/>
          <w:sz w:val="24"/>
          <w:szCs w:val="24"/>
        </w:rPr>
        <w:t>transparen</w:t>
      </w:r>
      <w:r>
        <w:rPr>
          <w:rFonts w:ascii="Times New Roman" w:hAnsi="Times New Roman" w:cs="Times New Roman"/>
          <w:sz w:val="24"/>
          <w:szCs w:val="24"/>
        </w:rPr>
        <w:t xml:space="preserve">t </w:t>
      </w:r>
      <w:r w:rsidRPr="00663654">
        <w:rPr>
          <w:rFonts w:ascii="Times New Roman" w:hAnsi="Times New Roman" w:cs="Times New Roman"/>
          <w:sz w:val="24"/>
          <w:szCs w:val="24"/>
        </w:rPr>
        <w:t>the selection process</w:t>
      </w:r>
      <w:bookmarkEnd w:id="1"/>
      <w:r>
        <w:rPr>
          <w:rFonts w:ascii="Times New Roman" w:hAnsi="Times New Roman" w:cs="Times New Roman"/>
          <w:sz w:val="24"/>
          <w:szCs w:val="24"/>
        </w:rPr>
        <w:t xml:space="preserve"> is devoid of local political intervention </w:t>
      </w:r>
    </w:p>
    <w:p w14:paraId="28987433" w14:textId="77777777" w:rsidR="0032112B" w:rsidRPr="00663654" w:rsidRDefault="0032112B" w:rsidP="0032112B">
      <w:pPr>
        <w:pStyle w:val="ListParagraph"/>
        <w:numPr>
          <w:ilvl w:val="0"/>
          <w:numId w:val="15"/>
        </w:numPr>
        <w:spacing w:after="240"/>
        <w:contextualSpacing w:val="0"/>
        <w:rPr>
          <w:rFonts w:ascii="Times New Roman" w:hAnsi="Times New Roman" w:cs="Times New Roman"/>
          <w:sz w:val="24"/>
          <w:szCs w:val="24"/>
        </w:rPr>
      </w:pPr>
      <w:r w:rsidRPr="00663654">
        <w:rPr>
          <w:rFonts w:ascii="Times New Roman" w:hAnsi="Times New Roman" w:cs="Times New Roman"/>
          <w:sz w:val="24"/>
          <w:szCs w:val="24"/>
        </w:rPr>
        <w:t>recommend how to improve the selection of beneficiaries to achieve any meaningful impact.</w:t>
      </w:r>
    </w:p>
    <w:p w14:paraId="7BAE81FE" w14:textId="620557AF" w:rsidR="0032112B" w:rsidRPr="00663654" w:rsidRDefault="0032112B" w:rsidP="0032112B">
      <w:pPr>
        <w:pStyle w:val="ListParagraph"/>
        <w:spacing w:after="240"/>
        <w:ind w:left="0"/>
        <w:contextualSpacing w:val="0"/>
        <w:rPr>
          <w:rFonts w:ascii="Times New Roman" w:hAnsi="Times New Roman" w:cs="Times New Roman"/>
          <w:sz w:val="24"/>
          <w:szCs w:val="24"/>
        </w:rPr>
      </w:pPr>
      <w:r w:rsidRPr="00663654">
        <w:rPr>
          <w:rFonts w:ascii="Times New Roman" w:hAnsi="Times New Roman" w:cs="Times New Roman"/>
          <w:sz w:val="24"/>
          <w:szCs w:val="24"/>
        </w:rPr>
        <w:t>To a</w:t>
      </w:r>
      <w:r>
        <w:rPr>
          <w:rFonts w:ascii="Times New Roman" w:hAnsi="Times New Roman" w:cs="Times New Roman"/>
          <w:sz w:val="24"/>
          <w:szCs w:val="24"/>
        </w:rPr>
        <w:t>chieve</w:t>
      </w:r>
      <w:r w:rsidRPr="00663654">
        <w:rPr>
          <w:rFonts w:ascii="Times New Roman" w:hAnsi="Times New Roman" w:cs="Times New Roman"/>
          <w:sz w:val="24"/>
          <w:szCs w:val="24"/>
        </w:rPr>
        <w:t xml:space="preserve"> these </w:t>
      </w:r>
      <w:r>
        <w:rPr>
          <w:rFonts w:ascii="Times New Roman" w:hAnsi="Times New Roman" w:cs="Times New Roman"/>
          <w:sz w:val="24"/>
          <w:szCs w:val="24"/>
        </w:rPr>
        <w:t>objective</w:t>
      </w:r>
      <w:r w:rsidRPr="00663654">
        <w:rPr>
          <w:rFonts w:ascii="Times New Roman" w:hAnsi="Times New Roman" w:cs="Times New Roman"/>
          <w:sz w:val="24"/>
          <w:szCs w:val="24"/>
        </w:rPr>
        <w:t xml:space="preserve">s, </w:t>
      </w:r>
      <w:r>
        <w:rPr>
          <w:rFonts w:ascii="Times New Roman" w:hAnsi="Times New Roman" w:cs="Times New Roman"/>
          <w:sz w:val="24"/>
          <w:szCs w:val="24"/>
        </w:rPr>
        <w:t>we conducted a desk stud</w:t>
      </w:r>
      <w:r w:rsidR="00BD008D">
        <w:rPr>
          <w:rFonts w:ascii="Times New Roman" w:hAnsi="Times New Roman" w:cs="Times New Roman"/>
          <w:sz w:val="24"/>
          <w:szCs w:val="24"/>
        </w:rPr>
        <w:t>y</w:t>
      </w:r>
      <w:r>
        <w:rPr>
          <w:rFonts w:ascii="Times New Roman" w:hAnsi="Times New Roman" w:cs="Times New Roman"/>
          <w:sz w:val="24"/>
          <w:szCs w:val="24"/>
        </w:rPr>
        <w:t xml:space="preserve"> to gather data on the status of the fund during </w:t>
      </w:r>
      <w:r w:rsidR="00BD008D">
        <w:rPr>
          <w:rFonts w:ascii="Times New Roman" w:hAnsi="Times New Roman" w:cs="Times New Roman"/>
          <w:sz w:val="24"/>
          <w:szCs w:val="24"/>
        </w:rPr>
        <w:t>2019</w:t>
      </w:r>
      <w:r>
        <w:rPr>
          <w:rFonts w:ascii="Times New Roman" w:hAnsi="Times New Roman" w:cs="Times New Roman"/>
          <w:sz w:val="24"/>
          <w:szCs w:val="24"/>
        </w:rPr>
        <w:t xml:space="preserve">. We found </w:t>
      </w:r>
      <w:r w:rsidR="002A774E">
        <w:rPr>
          <w:rFonts w:ascii="Times New Roman" w:hAnsi="Times New Roman" w:cs="Times New Roman"/>
          <w:sz w:val="24"/>
          <w:szCs w:val="24"/>
        </w:rPr>
        <w:t xml:space="preserve">that </w:t>
      </w:r>
      <w:r>
        <w:rPr>
          <w:rFonts w:ascii="Times New Roman" w:hAnsi="Times New Roman" w:cs="Times New Roman"/>
          <w:sz w:val="24"/>
          <w:szCs w:val="24"/>
        </w:rPr>
        <w:t>there is a lack of the perspectives of fund managers on the state of the fund in the existing body of literature</w:t>
      </w:r>
      <w:r>
        <w:rPr>
          <w:rFonts w:ascii="Times New Roman" w:hAnsi="Times New Roman" w:cs="Times New Roman"/>
          <w:sz w:val="24"/>
          <w:szCs w:val="24"/>
          <w:lang w:val="haw-US"/>
        </w:rPr>
        <w:t>,</w:t>
      </w:r>
      <w:r>
        <w:rPr>
          <w:rFonts w:ascii="Times New Roman" w:hAnsi="Times New Roman" w:cs="Times New Roman"/>
          <w:sz w:val="24"/>
          <w:szCs w:val="24"/>
        </w:rPr>
        <w:t xml:space="preserve"> as previous studies focused solely on the perspective of beneficiaries. To fill this gap, we used q</w:t>
      </w:r>
      <w:r w:rsidRPr="00663654">
        <w:rPr>
          <w:rFonts w:ascii="Times New Roman" w:hAnsi="Times New Roman" w:cs="Times New Roman"/>
          <w:sz w:val="24"/>
          <w:szCs w:val="24"/>
        </w:rPr>
        <w:t xml:space="preserve">uestionnaires to collect data from members of DFMCs </w:t>
      </w:r>
      <w:r>
        <w:rPr>
          <w:rFonts w:ascii="Times New Roman" w:hAnsi="Times New Roman" w:cs="Times New Roman"/>
          <w:sz w:val="24"/>
          <w:szCs w:val="24"/>
        </w:rPr>
        <w:t xml:space="preserve">from </w:t>
      </w:r>
      <w:r w:rsidRPr="00663654">
        <w:rPr>
          <w:rFonts w:ascii="Times New Roman" w:hAnsi="Times New Roman" w:cs="Times New Roman"/>
          <w:sz w:val="24"/>
          <w:szCs w:val="24"/>
        </w:rPr>
        <w:t>13 districts</w:t>
      </w:r>
      <w:r>
        <w:rPr>
          <w:rFonts w:ascii="Times New Roman" w:hAnsi="Times New Roman" w:cs="Times New Roman"/>
          <w:sz w:val="24"/>
          <w:szCs w:val="24"/>
        </w:rPr>
        <w:t xml:space="preserve"> in the Upper East Region of Ghana</w:t>
      </w:r>
      <w:r w:rsidRPr="00663654">
        <w:rPr>
          <w:rFonts w:ascii="Times New Roman" w:hAnsi="Times New Roman" w:cs="Times New Roman"/>
          <w:sz w:val="24"/>
          <w:szCs w:val="24"/>
        </w:rPr>
        <w:t>.</w:t>
      </w:r>
    </w:p>
    <w:p w14:paraId="70BDF9B0" w14:textId="5BD9D94A" w:rsidR="0032112B" w:rsidRPr="005B5BD5" w:rsidRDefault="0032112B" w:rsidP="0032112B">
      <w:pPr>
        <w:pStyle w:val="Normal1"/>
        <w:spacing w:after="240"/>
      </w:pPr>
      <w:r w:rsidRPr="00663654">
        <w:t>The paper has four parts</w:t>
      </w:r>
      <w:r w:rsidR="00401308">
        <w:t>:</w:t>
      </w:r>
      <w:r w:rsidRPr="00663654">
        <w:t xml:space="preserve"> </w:t>
      </w:r>
      <w:r w:rsidR="00401308">
        <w:t xml:space="preserve">One </w:t>
      </w:r>
      <w:r w:rsidRPr="00663654">
        <w:t xml:space="preserve">reviews literature relevant to Social Insurance Programs and Disability classification, </w:t>
      </w:r>
      <w:r w:rsidR="00401308">
        <w:t xml:space="preserve">two </w:t>
      </w:r>
      <w:r w:rsidRPr="00663654">
        <w:t>presents the research methodology and discusses data analysis techniques</w:t>
      </w:r>
      <w:r>
        <w:rPr>
          <w:lang w:val="haw-US"/>
        </w:rPr>
        <w:t>,</w:t>
      </w:r>
      <w:r w:rsidRPr="00663654">
        <w:t xml:space="preserve"> </w:t>
      </w:r>
      <w:r w:rsidR="00401308">
        <w:t>three</w:t>
      </w:r>
      <w:r w:rsidR="00401308" w:rsidRPr="00663654">
        <w:t xml:space="preserve"> </w:t>
      </w:r>
      <w:r w:rsidRPr="00663654">
        <w:t>discusses findings</w:t>
      </w:r>
      <w:r w:rsidR="00401308">
        <w:t xml:space="preserve">, and four concludes </w:t>
      </w:r>
      <w:r w:rsidRPr="00663654">
        <w:t>with recommendations for the improvement of the Disability Common Fund.</w:t>
      </w:r>
    </w:p>
    <w:p w14:paraId="4320BE10" w14:textId="77777777" w:rsidR="0032112B" w:rsidRPr="00050F5D" w:rsidRDefault="0032112B" w:rsidP="004E06F0">
      <w:pPr>
        <w:pStyle w:val="Style1"/>
      </w:pPr>
      <w:r w:rsidRPr="00050F5D">
        <w:t xml:space="preserve">Disability Classifications and its Implication for National Intervention Programs and Projects </w:t>
      </w:r>
    </w:p>
    <w:p w14:paraId="5A283FA8" w14:textId="4F71DA40" w:rsidR="0032112B" w:rsidRPr="00261AA1" w:rsidRDefault="0032112B" w:rsidP="0032112B">
      <w:pPr>
        <w:spacing w:after="240"/>
      </w:pPr>
      <w:r w:rsidRPr="00663654">
        <w:t>The concept of disability is relatively new and not clearly defined. This notwithstanding, the World Health Organi</w:t>
      </w:r>
      <w:r>
        <w:rPr>
          <w:lang w:val="haw-US"/>
        </w:rPr>
        <w:t>z</w:t>
      </w:r>
      <w:r w:rsidRPr="00663654">
        <w:t xml:space="preserve">ation (WHO) based on the medical and social models of disability though careful not to define “disability” arrived at a widely accepted view of who a Person with Disability is. The </w:t>
      </w:r>
      <w:r w:rsidRPr="00663654">
        <w:rPr>
          <w:color w:val="333333"/>
        </w:rPr>
        <w:t xml:space="preserve">WHO in the Convention on the Rights of Persons with Disability (CRPD) stated </w:t>
      </w:r>
      <w:r w:rsidRPr="00663654">
        <w:rPr>
          <w:i/>
          <w:color w:val="333333"/>
        </w:rPr>
        <w:t>“persons with disabilities include those who have long-term physical, mental, intellectual, or sensory impairments which in interaction with various barriers may hinder their full and effective participation in society on an equal basis with others”</w:t>
      </w:r>
      <w:r w:rsidRPr="00663654">
        <w:rPr>
          <w:color w:val="333333"/>
        </w:rPr>
        <w:t xml:space="preserve"> </w:t>
      </w:r>
      <w:sdt>
        <w:sdtPr>
          <w:rPr>
            <w:color w:val="333333"/>
          </w:rPr>
          <w:alias w:val="Don't edit this field"/>
          <w:tag w:val="CitaviPlaceholder#ac9c8eb0-30b9-411e-9e7d-2a85522766b4"/>
          <w:id w:val="-777019745"/>
          <w:placeholder>
            <w:docPart w:val="32FA25F940B43A409536618A0F947835"/>
          </w:placeholder>
        </w:sdtPr>
        <w:sdtEndPr/>
        <w:sdtContent>
          <w:r w:rsidRPr="00663654">
            <w:rPr>
              <w:color w:val="333333"/>
            </w:rPr>
            <w:fldChar w:fldCharType="begin"/>
          </w:r>
          <w:r>
            <w:rPr>
              <w:color w:val="333333"/>
            </w:rPr>
            <w:instrText>ADDIN CitaviPlaceholder{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}</w:instrText>
          </w:r>
          <w:r w:rsidRPr="00663654">
            <w:rPr>
              <w:color w:val="333333"/>
            </w:rPr>
            <w:fldChar w:fldCharType="separate"/>
          </w:r>
          <w:r>
            <w:rPr>
              <w:color w:val="333333"/>
            </w:rPr>
            <w:t>(World Health Organi</w:t>
          </w:r>
          <w:r>
            <w:rPr>
              <w:color w:val="333333"/>
              <w:lang w:val="haw-US"/>
            </w:rPr>
            <w:t>z</w:t>
          </w:r>
          <w:r>
            <w:rPr>
              <w:color w:val="333333"/>
            </w:rPr>
            <w:t>ation, 2001)</w:t>
          </w:r>
          <w:r w:rsidRPr="00663654">
            <w:rPr>
              <w:color w:val="333333"/>
            </w:rPr>
            <w:fldChar w:fldCharType="end"/>
          </w:r>
        </w:sdtContent>
      </w:sdt>
      <w:r w:rsidRPr="00663654">
        <w:rPr>
          <w:color w:val="333333"/>
        </w:rPr>
        <w:t xml:space="preserve">. </w:t>
      </w:r>
      <w:r w:rsidRPr="00663654">
        <w:t>This reflects a “marriage” of the medical and social mod</w:t>
      </w:r>
      <w:r>
        <w:t>e</w:t>
      </w:r>
      <w:r w:rsidRPr="00663654">
        <w:t>ls. The medical mod</w:t>
      </w:r>
      <w:r>
        <w:t>e</w:t>
      </w:r>
      <w:r w:rsidRPr="00663654">
        <w:t>l argues that the individual is disabled by their impairment</w:t>
      </w:r>
      <w:r>
        <w:rPr>
          <w:lang w:val="haw-US"/>
        </w:rPr>
        <w:t xml:space="preserve">, </w:t>
      </w:r>
      <w:r w:rsidRPr="00663654">
        <w:t>while the social mod</w:t>
      </w:r>
      <w:r>
        <w:t>el</w:t>
      </w:r>
      <w:r w:rsidRPr="00663654">
        <w:t xml:space="preserve"> views disability as socially constructed barriers </w:t>
      </w:r>
      <w:sdt>
        <w:sdtPr>
          <w:alias w:val="Don't edit this field"/>
          <w:tag w:val="CitaviPlaceholder#e3515c6d-9954-498a-adfe-334fa88ce79f"/>
          <w:id w:val="-1022087812"/>
          <w:placeholder>
            <w:docPart w:val="32FA25F940B43A409536618A0F947835"/>
          </w:placeholder>
        </w:sdtPr>
        <w:sdtEndPr/>
        <w:sdtContent>
          <w:r w:rsidRPr="00663654">
            <w:fldChar w:fldCharType="begin"/>
          </w:r>
          <w:r>
            <w:instrText>ADDIN CitaviPlaceholder{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}</w:instrText>
          </w:r>
          <w:r w:rsidRPr="00663654">
            <w:fldChar w:fldCharType="separate"/>
          </w:r>
          <w:r>
            <w:t>(Barnes &amp; Mercer, 1997; Fougeyrollas &amp; Beauregard, 2001; Thomas, 2004)</w:t>
          </w:r>
          <w:r w:rsidRPr="00663654">
            <w:fldChar w:fldCharType="end"/>
          </w:r>
        </w:sdtContent>
      </w:sdt>
      <w:r w:rsidRPr="00663654">
        <w:t xml:space="preserve">. The social model was developed to rectify the shortfalls of the medical model which ignored the role of society in its view of disability as impairments to be mitigated by </w:t>
      </w:r>
      <w:r w:rsidRPr="00663654">
        <w:lastRenderedPageBreak/>
        <w:t xml:space="preserve">medical attention and social welfare policies </w:t>
      </w:r>
      <w:sdt>
        <w:sdtPr>
          <w:alias w:val="Don't edit this field"/>
          <w:tag w:val="CitaviPlaceholder#f008c12e-b09a-406c-84c5-7e356588983d"/>
          <w:id w:val="-1200004294"/>
          <w:placeholder>
            <w:docPart w:val="32FA25F940B43A409536618A0F947835"/>
          </w:placeholder>
        </w:sdtPr>
        <w:sdtEndPr/>
        <w:sdtContent>
          <w:r w:rsidRPr="00663654">
            <w:fldChar w:fldCharType="begin"/>
          </w:r>
          <w:r>
            <w:instrText>ADDIN CitaviPlaceholder{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}</w:instrText>
          </w:r>
          <w:r w:rsidRPr="00663654">
            <w:fldChar w:fldCharType="separate"/>
          </w:r>
          <w:r>
            <w:t>(Employment and Social Affairs, 2002)</w:t>
          </w:r>
          <w:r w:rsidRPr="00663654">
            <w:fldChar w:fldCharType="end"/>
          </w:r>
        </w:sdtContent>
      </w:sdt>
      <w:r w:rsidRPr="00663654">
        <w:t>. In the view of Palmer and Harley</w:t>
      </w:r>
      <w:r>
        <w:t xml:space="preserve"> (2012)</w:t>
      </w:r>
      <w:r w:rsidRPr="00663654">
        <w:t>, the social model though popular</w:t>
      </w:r>
      <w:r>
        <w:rPr>
          <w:lang w:val="haw-US"/>
        </w:rPr>
        <w:t xml:space="preserve">, </w:t>
      </w:r>
      <w:r w:rsidRPr="00663654">
        <w:t>did not deal with the shortfalls of the medical mod</w:t>
      </w:r>
      <w:r>
        <w:t>el</w:t>
      </w:r>
      <w:r w:rsidRPr="00663654">
        <w:t xml:space="preserve">. It did not solve the issues of PWDs and has no defined framework which can be applied to solving practical problems of PWDs or research </w:t>
      </w:r>
      <w:sdt>
        <w:sdtPr>
          <w:alias w:val="Don't edit this field"/>
          <w:tag w:val="CitaviPlaceholder#60e5800b-7a1f-4f06-a8cd-a09968f6fc47"/>
          <w:id w:val="2097367416"/>
          <w:placeholder>
            <w:docPart w:val="32FA25F940B43A409536618A0F947835"/>
          </w:placeholder>
        </w:sdtPr>
        <w:sdtEndPr/>
        <w:sdtContent>
          <w:r w:rsidRPr="00663654">
            <w:fldChar w:fldCharType="begin"/>
          </w:r>
          <w:r>
            <w:instrText>ADDIN CitaviPlaceholder{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}</w:instrText>
          </w:r>
          <w:r w:rsidRPr="00663654">
            <w:fldChar w:fldCharType="separate"/>
          </w:r>
          <w:r>
            <w:t>(Palmer &amp; Harley, 2012)</w:t>
          </w:r>
          <w:r w:rsidRPr="00663654">
            <w:fldChar w:fldCharType="end"/>
          </w:r>
        </w:sdtContent>
      </w:sdt>
      <w:r w:rsidRPr="00663654">
        <w:t xml:space="preserve">. </w:t>
      </w:r>
      <w:r w:rsidRPr="00663654">
        <w:rPr>
          <w:color w:val="333333"/>
        </w:rPr>
        <w:t xml:space="preserve">Acknowledging that disability models must be easily applicable to practical field work, the WHO developed the International Classification of Functioning, Disability and Health (ICF) model. Some Scholars opined </w:t>
      </w:r>
      <w:r w:rsidRPr="00663654">
        <w:t xml:space="preserve">the ICF is less a conceptual model than it is a classification system </w:t>
      </w:r>
      <w:sdt>
        <w:sdtPr>
          <w:alias w:val="Don't edit this field"/>
          <w:tag w:val="CitaviPlaceholder#b13feb0d-9996-454a-b2a3-243bc7d0069b"/>
          <w:id w:val="278450332"/>
          <w:placeholder>
            <w:docPart w:val="32FA25F940B43A409536618A0F947835"/>
          </w:placeholder>
        </w:sdtPr>
        <w:sdtEndPr/>
        <w:sdtContent>
          <w:r w:rsidRPr="00663654">
            <w:fldChar w:fldCharType="begin"/>
          </w:r>
          <w:r>
            <w:instrText>ADDIN CitaviPlaceholder{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}</w:instrText>
          </w:r>
          <w:r w:rsidRPr="00663654">
            <w:fldChar w:fldCharType="separate"/>
          </w:r>
          <w:r>
            <w:t>(Bury, 2000; Leonardi, Bickenbach, Ustun, Kostanjsek, &amp; Chatterji, 2006; Mont, 2007; Palmer &amp; Harley, 2012)</w:t>
          </w:r>
          <w:r w:rsidRPr="00663654">
            <w:fldChar w:fldCharType="end"/>
          </w:r>
        </w:sdtContent>
      </w:sdt>
      <w:r w:rsidRPr="00663654">
        <w:t>. The focus was on practicability and shaping disability research by offering common vocabulary for research, improvement in data collection</w:t>
      </w:r>
      <w:r>
        <w:rPr>
          <w:lang w:val="haw-US"/>
        </w:rPr>
        <w:t>,</w:t>
      </w:r>
      <w:r w:rsidRPr="00663654">
        <w:t xml:space="preserve"> and assessment </w:t>
      </w:r>
      <w:sdt>
        <w:sdtPr>
          <w:alias w:val="Don't edit this field"/>
          <w:tag w:val="CitaviPlaceholder#52a65564-fe6c-4539-9ddb-b7086d57220a"/>
          <w:id w:val="-466359218"/>
          <w:placeholder>
            <w:docPart w:val="32FA25F940B43A409536618A0F947835"/>
          </w:placeholder>
        </w:sdtPr>
        <w:sdtEndPr/>
        <w:sdtContent>
          <w:r w:rsidRPr="00663654">
            <w:fldChar w:fldCharType="begin"/>
          </w:r>
          <w:r>
            <w:instrText>ADDIN CitaviPlaceholder{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}</w:instrText>
          </w:r>
          <w:r w:rsidRPr="00663654">
            <w:fldChar w:fldCharType="separate"/>
          </w:r>
          <w:r>
            <w:t>(Berg &amp; Cassells, 1992)</w:t>
          </w:r>
          <w:r w:rsidRPr="00663654">
            <w:fldChar w:fldCharType="end"/>
          </w:r>
        </w:sdtContent>
      </w:sdt>
      <w:r w:rsidRPr="00663654">
        <w:t xml:space="preserve">. The application could dissolve the sensitivity of issues of selecting beneficiaries of social safety net programs for both political actors and professionals involved </w:t>
      </w:r>
      <w:sdt>
        <w:sdtPr>
          <w:alias w:val="Don't edit this field"/>
          <w:tag w:val="CitaviPlaceholder#d70abdc4-995d-498e-886d-5a418d388f2f"/>
          <w:id w:val="-1174796338"/>
          <w:placeholder>
            <w:docPart w:val="32FA25F940B43A409536618A0F947835"/>
          </w:placeholder>
        </w:sdtPr>
        <w:sdtEndPr/>
        <w:sdtContent>
          <w:r w:rsidRPr="00663654">
            <w:fldChar w:fldCharType="begin"/>
          </w:r>
          <w:r>
            <w:instrText>ADDIN CitaviPlaceholder{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}</w:instrText>
          </w:r>
          <w:r w:rsidRPr="00663654">
            <w:fldChar w:fldCharType="separate"/>
          </w:r>
          <w:r>
            <w:t>(Berg &amp; Cassells, 1992)</w:t>
          </w:r>
          <w:r w:rsidRPr="00663654">
            <w:fldChar w:fldCharType="end"/>
          </w:r>
        </w:sdtContent>
      </w:sdt>
      <w:r w:rsidRPr="00663654">
        <w:t>. Thus, the WHO was positive the ICF having evolved from a typical health statistic tool to a more popular survey</w:t>
      </w:r>
      <w:r>
        <w:rPr>
          <w:lang w:val="haw-US"/>
        </w:rPr>
        <w:t xml:space="preserve"> </w:t>
      </w:r>
      <w:r w:rsidRPr="00663654">
        <w:t>for social policies</w:t>
      </w:r>
      <w:r>
        <w:rPr>
          <w:lang w:val="haw-US"/>
        </w:rPr>
        <w:t xml:space="preserve"> </w:t>
      </w:r>
      <w:r w:rsidRPr="00663654">
        <w:t xml:space="preserve">would aid development policy making at different level across and within countries </w:t>
      </w:r>
      <w:sdt>
        <w:sdtPr>
          <w:alias w:val="Don't edit this field"/>
          <w:tag w:val="CitaviPlaceholder#4a7c687a-78af-49a0-a625-5ebf298ed7f6"/>
          <w:id w:val="-2105029395"/>
          <w:placeholder>
            <w:docPart w:val="32FA25F940B43A409536618A0F947835"/>
          </w:placeholder>
        </w:sdtPr>
        <w:sdtEndPr/>
        <w:sdtContent>
          <w:r w:rsidRPr="00663654">
            <w:fldChar w:fldCharType="begin"/>
          </w:r>
          <w:r>
            <w:instrText>ADDIN CitaviPlaceholder{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}</w:instrText>
          </w:r>
          <w:r w:rsidRPr="00663654">
            <w:fldChar w:fldCharType="separate"/>
          </w:r>
          <w:r>
            <w:t>(Hemmingsson &amp; Jonsson, 2005; Pavli, 2017; World Health Organi</w:t>
          </w:r>
          <w:r>
            <w:rPr>
              <w:lang w:val="haw-US"/>
            </w:rPr>
            <w:t>z</w:t>
          </w:r>
          <w:r>
            <w:t>ation, 2001)</w:t>
          </w:r>
          <w:r w:rsidRPr="00663654">
            <w:fldChar w:fldCharType="end"/>
          </w:r>
        </w:sdtContent>
      </w:sdt>
      <w:r w:rsidRPr="00663654">
        <w:t>.</w:t>
      </w:r>
    </w:p>
    <w:p w14:paraId="551EF3AF" w14:textId="21B22D1C" w:rsidR="0032112B" w:rsidRPr="00663654" w:rsidRDefault="0032112B" w:rsidP="0032112B">
      <w:pPr>
        <w:spacing w:after="240"/>
      </w:pPr>
      <w:r w:rsidRPr="00663654">
        <w:t>The literature demonstrated</w:t>
      </w:r>
      <w:r>
        <w:t xml:space="preserve"> that the ICF framework was developed from merging several existing measurement systems. In the same breath, </w:t>
      </w:r>
      <w:r w:rsidRPr="00663654">
        <w:t>several</w:t>
      </w:r>
      <w:r>
        <w:t xml:space="preserve"> post ICF framework</w:t>
      </w:r>
      <w:r w:rsidRPr="00663654">
        <w:t xml:space="preserve"> disability measuring mechanisms </w:t>
      </w:r>
      <w:r>
        <w:t>were</w:t>
      </w:r>
      <w:r w:rsidRPr="00663654">
        <w:t xml:space="preserve"> developed </w:t>
      </w:r>
      <w:r>
        <w:t>based on</w:t>
      </w:r>
      <w:r w:rsidRPr="00663654">
        <w:t xml:space="preserve"> the ICF framework</w:t>
      </w:r>
      <w:r>
        <w:t>.</w:t>
      </w:r>
      <w:r w:rsidRPr="00663654">
        <w:t xml:space="preserve"> Thus, Disability Classification systems are not exclusive of each other but adopts aspects to improve </w:t>
      </w:r>
      <w:sdt>
        <w:sdtPr>
          <w:alias w:val="Don't edit this field"/>
          <w:tag w:val="CitaviPlaceholder#bfa6cf09-8d43-444f-ae59-8a363f0e2727"/>
          <w:id w:val="-1738468303"/>
          <w:placeholder>
            <w:docPart w:val="32FA25F940B43A409536618A0F947835"/>
          </w:placeholder>
        </w:sdtPr>
        <w:sdtEndPr/>
        <w:sdtContent>
          <w:r w:rsidRPr="00663654">
            <w:fldChar w:fldCharType="begin"/>
          </w:r>
          <w:r>
            <w:instrText>ADDIN CitaviPlaceholder{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}</w:instrText>
          </w:r>
          <w:r w:rsidRPr="00663654">
            <w:fldChar w:fldCharType="separate"/>
          </w:r>
          <w:r>
            <w:t>(Wright &amp; Boer, 2002)</w:t>
          </w:r>
          <w:r w:rsidRPr="00663654">
            <w:fldChar w:fldCharType="end"/>
          </w:r>
        </w:sdtContent>
      </w:sdt>
      <w:r w:rsidRPr="00663654">
        <w:t xml:space="preserve">. The Barema classification scheme one of the oldest, is an arbitrary ordinal scale which attaches progressive percentage values to grade disabilities for accessing any social insurance program </w:t>
      </w:r>
      <w:sdt>
        <w:sdtPr>
          <w:alias w:val="Don't edit this field"/>
          <w:tag w:val="CitaviPlaceholder#47e5109c-effb-4e54-918c-e1c9e9ac8448"/>
          <w:id w:val="955216906"/>
          <w:placeholder>
            <w:docPart w:val="32FA25F940B43A409536618A0F947835"/>
          </w:placeholder>
        </w:sdtPr>
        <w:sdtEndPr/>
        <w:sdtContent>
          <w:r w:rsidRPr="00663654">
            <w:fldChar w:fldCharType="begin"/>
          </w:r>
          <w:r>
            <w:instrText>ADDIN CitaviPlaceholder{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}</w:instrText>
          </w:r>
          <w:r w:rsidRPr="00663654">
            <w:fldChar w:fldCharType="separate"/>
          </w:r>
          <w:r>
            <w:t>(Admon-Rick, 2014; Council of Europe, 2002; Fratello &amp; Scorretti, 2002; Wright &amp;</w:t>
          </w:r>
          <w:r>
            <w:rPr>
              <w:lang w:val="haw-US"/>
            </w:rPr>
            <w:t xml:space="preserve"> </w:t>
          </w:r>
          <w:r>
            <w:t>Boer, 2002)</w:t>
          </w:r>
          <w:r w:rsidRPr="00663654">
            <w:fldChar w:fldCharType="end"/>
          </w:r>
        </w:sdtContent>
      </w:sdt>
      <w:r w:rsidRPr="00663654">
        <w:t xml:space="preserve">. More recent schemes are </w:t>
      </w:r>
      <w:r w:rsidR="00704672">
        <w:t xml:space="preserve">those </w:t>
      </w:r>
      <w:r>
        <w:t>a</w:t>
      </w:r>
      <w:r w:rsidRPr="00663654">
        <w:t>ssessing care needs which evaluate and factor in the amount of time a care giver needs in assisting a beneficiary. Functional capacity method gives the assessor the room to describe the degree of disabilities using some predetermined variables</w:t>
      </w:r>
      <w:r>
        <w:rPr>
          <w:lang w:val="haw-US"/>
        </w:rPr>
        <w:t>,</w:t>
      </w:r>
      <w:r w:rsidRPr="00663654">
        <w:t xml:space="preserve"> which is preferred in assessing ability for job placement </w:t>
      </w:r>
      <w:sdt>
        <w:sdtPr>
          <w:alias w:val="Don't edit this field"/>
          <w:tag w:val="CitaviPlaceholder#24d39536-e867-41a5-8fd1-e0a316641c0d"/>
          <w:id w:val="-50233764"/>
          <w:placeholder>
            <w:docPart w:val="32FA25F940B43A409536618A0F947835"/>
          </w:placeholder>
        </w:sdtPr>
        <w:sdtEndPr/>
        <w:sdtContent>
          <w:r w:rsidRPr="00663654">
            <w:fldChar w:fldCharType="begin"/>
          </w:r>
          <w:r>
            <w:instrText>ADDIN CitaviPlaceholder{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}</w:instrText>
          </w:r>
          <w:r w:rsidRPr="00663654">
            <w:fldChar w:fldCharType="separate"/>
          </w:r>
          <w:r>
            <w:t>(Employment and Social Affairs, 2002; Wright &amp;</w:t>
          </w:r>
          <w:r>
            <w:rPr>
              <w:lang w:val="haw-US"/>
            </w:rPr>
            <w:t xml:space="preserve"> </w:t>
          </w:r>
          <w:r>
            <w:t>Boer, 2002)</w:t>
          </w:r>
          <w:r w:rsidRPr="00663654">
            <w:fldChar w:fldCharType="end"/>
          </w:r>
        </w:sdtContent>
      </w:sdt>
      <w:r w:rsidRPr="00663654">
        <w:t xml:space="preserve">. </w:t>
      </w:r>
      <w:r>
        <w:t>M</w:t>
      </w:r>
      <w:r w:rsidRPr="00663654">
        <w:t xml:space="preserve">ore detailed </w:t>
      </w:r>
      <w:r>
        <w:t>f</w:t>
      </w:r>
      <w:r w:rsidRPr="00663654">
        <w:t>unctional capacity method</w:t>
      </w:r>
      <w:r>
        <w:t>s</w:t>
      </w:r>
      <w:r w:rsidRPr="00663654">
        <w:t xml:space="preserve"> are Katz and Lowton indexes</w:t>
      </w:r>
      <w:r>
        <w:t xml:space="preserve"> (the </w:t>
      </w:r>
      <w:r w:rsidRPr="00663654">
        <w:t>Activities of Daily Living (ADLs) and Instrumental Activities of Daily Livings (IADLs)</w:t>
      </w:r>
      <w:r>
        <w:t>)</w:t>
      </w:r>
      <w:r w:rsidRPr="00663654">
        <w:t xml:space="preserve"> based on behavioral theories of human function </w:t>
      </w:r>
      <w:sdt>
        <w:sdtPr>
          <w:alias w:val="Don't edit this field"/>
          <w:tag w:val="CitaviPlaceholder#e209a1a0-3f84-4bef-8889-193b9cd10b2b"/>
          <w:id w:val="-564713914"/>
          <w:placeholder>
            <w:docPart w:val="32FA25F940B43A409536618A0F947835"/>
          </w:placeholder>
        </w:sdtPr>
        <w:sdtEndPr/>
        <w:sdtContent>
          <w:r w:rsidRPr="00663654">
            <w:fldChar w:fldCharType="begin"/>
          </w:r>
          <w:r>
            <w:instrText>ADDIN CitaviPlaceholder{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}</w:instrText>
          </w:r>
          <w:r w:rsidRPr="00663654">
            <w:fldChar w:fldCharType="separate"/>
          </w:r>
          <w:r>
            <w:t>(Berg &amp;</w:t>
          </w:r>
          <w:r>
            <w:rPr>
              <w:lang w:val="haw-US"/>
            </w:rPr>
            <w:t xml:space="preserve"> </w:t>
          </w:r>
          <w:r>
            <w:t>Cassells, 1992)</w:t>
          </w:r>
          <w:r w:rsidRPr="00663654">
            <w:fldChar w:fldCharType="end"/>
          </w:r>
        </w:sdtContent>
      </w:sdt>
      <w:r w:rsidRPr="00663654">
        <w:t>.</w:t>
      </w:r>
    </w:p>
    <w:p w14:paraId="1F7770BF" w14:textId="77777777" w:rsidR="0032112B" w:rsidRPr="00663654" w:rsidRDefault="0032112B" w:rsidP="0032112B">
      <w:pPr>
        <w:spacing w:after="240"/>
      </w:pPr>
      <w:r w:rsidRPr="00016E5A">
        <w:t>Clearly</w:t>
      </w:r>
      <w:bookmarkStart w:id="2" w:name="_Hlk871921"/>
      <w:r w:rsidRPr="00016E5A">
        <w:t xml:space="preserve">, the use of classification methods to translate disability into numeric figures makes determination of disability status a more efficient and standardized process to ensure equity in public funded social policy for PWDs </w:t>
      </w:r>
      <w:sdt>
        <w:sdtPr>
          <w:alias w:val="Don't edit this field"/>
          <w:tag w:val="CitaviPlaceholder#6486eed9-e1c5-41b8-a99d-4904fea20ffb"/>
          <w:id w:val="-8221653"/>
          <w:placeholder>
            <w:docPart w:val="32FA25F940B43A409536618A0F947835"/>
          </w:placeholder>
        </w:sdtPr>
        <w:sdtEndPr/>
        <w:sdtContent>
          <w:r w:rsidRPr="00016E5A">
            <w:fldChar w:fldCharType="begin"/>
          </w:r>
          <w:r w:rsidRPr="00016E5A">
            <w:instrText>ADDIN CitaviPlaceholder{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}</w:instrText>
          </w:r>
          <w:r w:rsidRPr="00016E5A">
            <w:fldChar w:fldCharType="separate"/>
          </w:r>
          <w:r w:rsidRPr="00016E5A">
            <w:t>(Admon-Rick, 2014; Mashaw, Reno, Burkhauser, &amp; Berkowitz, 1996)</w:t>
          </w:r>
          <w:r w:rsidRPr="00016E5A">
            <w:fldChar w:fldCharType="end"/>
          </w:r>
        </w:sdtContent>
      </w:sdt>
      <w:bookmarkEnd w:id="2"/>
      <w:r w:rsidRPr="00016E5A">
        <w:t>. However, Pavli (2017) argues the</w:t>
      </w:r>
      <w:r w:rsidRPr="00663654">
        <w:t xml:space="preserve"> cultural context must be considered in labelling people using a classification system to avoid further degrading effect on the identity of the disabled </w:t>
      </w:r>
      <w:sdt>
        <w:sdtPr>
          <w:alias w:val="Don't edit this field"/>
          <w:tag w:val="CitaviPlaceholder#86fe4065-74e6-4d17-b4ff-adb0788e9b16"/>
          <w:id w:val="1646242394"/>
          <w:placeholder>
            <w:docPart w:val="32FA25F940B43A409536618A0F947835"/>
          </w:placeholder>
        </w:sdtPr>
        <w:sdtEndPr/>
        <w:sdtContent>
          <w:r w:rsidRPr="00663654">
            <w:fldChar w:fldCharType="begin"/>
          </w:r>
          <w:r>
            <w:instrText>ADDIN CitaviPlaceholder{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}</w:instrText>
          </w:r>
          <w:r w:rsidRPr="00663654">
            <w:fldChar w:fldCharType="separate"/>
          </w:r>
          <w:r>
            <w:t>(Pavli, 2017)</w:t>
          </w:r>
          <w:r w:rsidRPr="00663654">
            <w:fldChar w:fldCharType="end"/>
          </w:r>
        </w:sdtContent>
      </w:sdt>
      <w:r w:rsidRPr="00663654">
        <w:t>.</w:t>
      </w:r>
      <w:bookmarkStart w:id="3" w:name="_Hlk523096902"/>
      <w:r w:rsidRPr="00663654">
        <w:t xml:space="preserve"> Drabek </w:t>
      </w:r>
      <w:bookmarkEnd w:id="3"/>
      <w:r w:rsidRPr="00663654">
        <w:t xml:space="preserve">concluded altogether, using classification to label based on activities a group or an individual can perform brings about marginalization </w:t>
      </w:r>
      <w:sdt>
        <w:sdtPr>
          <w:alias w:val="Don't edit this field"/>
          <w:tag w:val="CitaviPlaceholder#d93055ec-1f79-41c1-965c-6ef9c3e4375c"/>
          <w:id w:val="55672487"/>
          <w:placeholder>
            <w:docPart w:val="32FA25F940B43A409536618A0F947835"/>
          </w:placeholder>
        </w:sdtPr>
        <w:sdtEndPr/>
        <w:sdtContent>
          <w:r w:rsidRPr="00663654">
            <w:fldChar w:fldCharType="begin"/>
          </w:r>
          <w:r>
            <w:instrText>ADDIN CitaviPlaceholder{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}</w:instrText>
          </w:r>
          <w:r w:rsidRPr="00663654">
            <w:fldChar w:fldCharType="separate"/>
          </w:r>
          <w:r>
            <w:t>(Drabek, 2014)</w:t>
          </w:r>
          <w:r w:rsidRPr="00663654">
            <w:fldChar w:fldCharType="end"/>
          </w:r>
        </w:sdtContent>
      </w:sdt>
      <w:r w:rsidRPr="00663654">
        <w:t xml:space="preserve">. Some question the theoretical rigor of the classification methods. To Imrie, the ICF for instance is </w:t>
      </w:r>
      <w:r w:rsidRPr="00663654">
        <w:lastRenderedPageBreak/>
        <w:t xml:space="preserve">conceptually underdeveloped since it is not established on adequate theoretical underpinnings </w:t>
      </w:r>
      <w:sdt>
        <w:sdtPr>
          <w:alias w:val="Don't edit this field"/>
          <w:tag w:val="CitaviPlaceholder#a7b7f4cf-114c-4045-9656-2616b091a1d8"/>
          <w:id w:val="-1902206010"/>
          <w:placeholder>
            <w:docPart w:val="32FA25F940B43A409536618A0F947835"/>
          </w:placeholder>
        </w:sdtPr>
        <w:sdtEndPr/>
        <w:sdtContent>
          <w:r w:rsidRPr="00663654">
            <w:fldChar w:fldCharType="begin"/>
          </w:r>
          <w:r>
            <w:instrText>ADDIN CitaviPlaceholder{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}</w:instrText>
          </w:r>
          <w:r w:rsidRPr="00663654">
            <w:fldChar w:fldCharType="separate"/>
          </w:r>
          <w:r>
            <w:t>(Imrie, 2004)</w:t>
          </w:r>
          <w:r w:rsidRPr="00663654">
            <w:fldChar w:fldCharType="end"/>
          </w:r>
        </w:sdtContent>
      </w:sdt>
      <w:r w:rsidRPr="00663654">
        <w:t>. These criticisms notwithstanding, Berg and Cassells (1992) support WHO to argue, classification methods are gaining worldwide acceptance because their advantages outweigh the problems which are expected with every developed system</w:t>
      </w:r>
      <w:bookmarkStart w:id="4" w:name="_Hlk523082254"/>
      <w:r w:rsidRPr="00663654">
        <w:t xml:space="preserve"> </w:t>
      </w:r>
      <w:sdt>
        <w:sdtPr>
          <w:alias w:val="Don't edit this field"/>
          <w:tag w:val="CitaviPlaceholder#5027f6b2-18a2-4d25-b549-4f3f18744c34"/>
          <w:id w:val="2116554908"/>
          <w:placeholder>
            <w:docPart w:val="32FA25F940B43A409536618A0F947835"/>
          </w:placeholder>
        </w:sdtPr>
        <w:sdtEndPr/>
        <w:sdtContent>
          <w:r w:rsidRPr="00663654">
            <w:fldChar w:fldCharType="begin"/>
          </w:r>
          <w:r>
            <w:instrText>ADDIN CitaviPlaceholder{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}</w:instrText>
          </w:r>
          <w:r w:rsidRPr="00663654">
            <w:fldChar w:fldCharType="separate"/>
          </w:r>
          <w:r>
            <w:t>(Berg &amp;</w:t>
          </w:r>
          <w:r>
            <w:rPr>
              <w:lang w:val="haw-US"/>
            </w:rPr>
            <w:t xml:space="preserve"> </w:t>
          </w:r>
          <w:r>
            <w:t>Cassells, 1992)</w:t>
          </w:r>
          <w:r w:rsidRPr="00663654">
            <w:fldChar w:fldCharType="end"/>
          </w:r>
        </w:sdtContent>
      </w:sdt>
      <w:r w:rsidRPr="00663654">
        <w:t>.</w:t>
      </w:r>
      <w:bookmarkEnd w:id="4"/>
    </w:p>
    <w:p w14:paraId="442CFFA4" w14:textId="77777777" w:rsidR="0032112B" w:rsidRPr="00663654" w:rsidRDefault="0032112B" w:rsidP="00AF5F3B">
      <w:pPr>
        <w:keepNext/>
        <w:widowControl/>
        <w:spacing w:after="240"/>
      </w:pPr>
      <w:r w:rsidRPr="00663654">
        <w:t>In applying this within a national context, disability policies, laws and institutions of a country are shaped by governments</w:t>
      </w:r>
      <w:r>
        <w:t>’</w:t>
      </w:r>
      <w:r w:rsidRPr="00663654">
        <w:t xml:space="preserve"> conceptualization and understanding of disability </w:t>
      </w:r>
      <w:sdt>
        <w:sdtPr>
          <w:alias w:val="Don't edit this field"/>
          <w:tag w:val="CitaviPlaceholder#be667f42-eab3-495d-8f18-312645393a01"/>
          <w:id w:val="305746151"/>
          <w:placeholder>
            <w:docPart w:val="32FA25F940B43A409536618A0F947835"/>
          </w:placeholder>
        </w:sdtPr>
        <w:sdtEndPr/>
        <w:sdtContent>
          <w:r w:rsidRPr="00663654">
            <w:fldChar w:fldCharType="begin"/>
          </w:r>
          <w:r>
            <w:instrText>ADDIN CitaviPlaceholder{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}</w:instrText>
          </w:r>
          <w:r w:rsidRPr="00663654">
            <w:fldChar w:fldCharType="separate"/>
          </w:r>
          <w:r>
            <w:t>(Drake, 1999)</w:t>
          </w:r>
          <w:r w:rsidRPr="00663654">
            <w:fldChar w:fldCharType="end"/>
          </w:r>
        </w:sdtContent>
      </w:sdt>
      <w:r w:rsidRPr="00663654">
        <w:t>. Therefore, in determining state welfare programs for PWDs, issues such as, is disability present</w:t>
      </w:r>
      <w:r>
        <w:t>;</w:t>
      </w:r>
      <w:r w:rsidRPr="00663654">
        <w:t xml:space="preserve"> does it qualify for benefit</w:t>
      </w:r>
      <w:r>
        <w:t>;</w:t>
      </w:r>
      <w:r w:rsidRPr="00663654">
        <w:t xml:space="preserve"> is it sufficiently severe to qualify for the benefit; is it from an appropriate cause for the benefit; will it persist long enough for benefit to be worth allocating must be considered </w:t>
      </w:r>
      <w:sdt>
        <w:sdtPr>
          <w:alias w:val="Don't edit this field"/>
          <w:tag w:val="CitaviPlaceholder#18edade7-30a7-4ec7-9559-377e2cd7c2ff"/>
          <w:id w:val="692736351"/>
          <w:placeholder>
            <w:docPart w:val="32FA25F940B43A409536618A0F947835"/>
          </w:placeholder>
        </w:sdtPr>
        <w:sdtEndPr/>
        <w:sdtContent>
          <w:r w:rsidRPr="00663654">
            <w:fldChar w:fldCharType="begin"/>
          </w:r>
          <w:r>
            <w:instrText>ADDIN CitaviPlaceholder{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}</w:instrText>
          </w:r>
          <w:r w:rsidRPr="00663654">
            <w:fldChar w:fldCharType="separate"/>
          </w:r>
          <w:r>
            <w:t>(Wright &amp;</w:t>
          </w:r>
          <w:r>
            <w:rPr>
              <w:lang w:val="haw-US"/>
            </w:rPr>
            <w:t xml:space="preserve"> </w:t>
          </w:r>
          <w:r>
            <w:t>Boer, 2002)</w:t>
          </w:r>
          <w:r w:rsidRPr="00663654">
            <w:fldChar w:fldCharType="end"/>
          </w:r>
        </w:sdtContent>
      </w:sdt>
      <w:r w:rsidRPr="00663654">
        <w:t>.</w:t>
      </w:r>
    </w:p>
    <w:p w14:paraId="0D580F85" w14:textId="3E0F1769" w:rsidR="0032112B" w:rsidRPr="00663654" w:rsidRDefault="0032112B" w:rsidP="0032112B">
      <w:pPr>
        <w:spacing w:after="240"/>
      </w:pPr>
      <w:r>
        <w:t>There exists i</w:t>
      </w:r>
      <w:r w:rsidRPr="00663654">
        <w:t>n developing countries a vicious cycle of disability and poverty</w:t>
      </w:r>
      <w:r>
        <w:t>.</w:t>
      </w:r>
      <w:r w:rsidRPr="00663654">
        <w:t xml:space="preserve"> </w:t>
      </w:r>
      <w:r>
        <w:t>T</w:t>
      </w:r>
      <w:r w:rsidRPr="00663654">
        <w:t xml:space="preserve">he chances of PWDs emerging from poverty </w:t>
      </w:r>
      <w:r w:rsidR="00704672">
        <w:t xml:space="preserve">are </w:t>
      </w:r>
      <w:r w:rsidRPr="00663654">
        <w:t>slim because of unavailable or insufficient safety net programs. There is also the lack of enabling legislation to promote PWDs empowerment</w:t>
      </w:r>
      <w:r>
        <w:t>.</w:t>
      </w:r>
      <w:r w:rsidRPr="00663654">
        <w:t xml:space="preserve"> </w:t>
      </w:r>
      <w:r>
        <w:t>E</w:t>
      </w:r>
      <w:r w:rsidRPr="00663654">
        <w:t xml:space="preserve">ven when available, weak implementation defeats the purpose of enactment </w:t>
      </w:r>
      <w:sdt>
        <w:sdtPr>
          <w:alias w:val="Don't edit this field"/>
          <w:tag w:val="CitaviPlaceholder#9204564b-5141-4ce9-8179-cad35bb9407b"/>
          <w:id w:val="-2010908405"/>
          <w:placeholder>
            <w:docPart w:val="32FA25F940B43A409536618A0F947835"/>
          </w:placeholder>
        </w:sdtPr>
        <w:sdtEndPr/>
        <w:sdtContent>
          <w:r w:rsidRPr="00663654">
            <w:fldChar w:fldCharType="begin"/>
          </w:r>
          <w:r>
            <w:instrText>ADDIN CitaviPlaceholder{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}</w:instrText>
          </w:r>
          <w:r w:rsidRPr="00663654">
            <w:fldChar w:fldCharType="separate"/>
          </w:r>
          <w:r>
            <w:t>(</w:t>
          </w:r>
          <w:bookmarkStart w:id="5" w:name="_Hlk8376070"/>
          <w:r>
            <w:t>Naami &amp;</w:t>
          </w:r>
          <w:r>
            <w:rPr>
              <w:lang w:val="haw-US"/>
            </w:rPr>
            <w:t xml:space="preserve"> </w:t>
          </w:r>
          <w:r>
            <w:t>Mikey-Iddrisu, 2013</w:t>
          </w:r>
          <w:bookmarkEnd w:id="5"/>
          <w:r>
            <w:t>; Ofuani, 2011; Tsengu, Brodtkorb, &amp; Almnes, 2006)</w:t>
          </w:r>
          <w:r w:rsidRPr="00663654">
            <w:fldChar w:fldCharType="end"/>
          </w:r>
        </w:sdtContent>
      </w:sdt>
      <w:r w:rsidRPr="00663654">
        <w:t xml:space="preserve">. </w:t>
      </w:r>
      <w:bookmarkStart w:id="6" w:name="_Hlk871510"/>
      <w:r w:rsidRPr="00663654">
        <w:t>To change the situation of PWDs, academics emphasis the need for social support programs</w:t>
      </w:r>
      <w:r>
        <w:t>.</w:t>
      </w:r>
      <w:r w:rsidRPr="00663654">
        <w:t xml:space="preserve"> </w:t>
      </w:r>
      <w:r>
        <w:t>I</w:t>
      </w:r>
      <w:r w:rsidRPr="00663654">
        <w:t xml:space="preserve">n this context, it is prudent to identify those in need in the face of severely limited resources </w:t>
      </w:r>
      <w:sdt>
        <w:sdtPr>
          <w:alias w:val="Don't edit this field"/>
          <w:tag w:val="CitaviPlaceholder#e2aba9f5-dce8-46c4-99c8-32d07917b2ec"/>
          <w:id w:val="-132632549"/>
          <w:placeholder>
            <w:docPart w:val="32FA25F940B43A409536618A0F947835"/>
          </w:placeholder>
        </w:sdtPr>
        <w:sdtEndPr/>
        <w:sdtContent>
          <w:r w:rsidRPr="00663654">
            <w:fldChar w:fldCharType="begin"/>
          </w:r>
          <w:r>
            <w:instrText>ADDIN CitaviPlaceholder{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}</w:instrText>
          </w:r>
          <w:r w:rsidRPr="00663654">
            <w:fldChar w:fldCharType="separate"/>
          </w:r>
          <w:r>
            <w:t>(Naami &amp;</w:t>
          </w:r>
          <w:r>
            <w:rPr>
              <w:lang w:val="haw-US"/>
            </w:rPr>
            <w:t xml:space="preserve"> </w:t>
          </w:r>
          <w:r>
            <w:t>Mikey-Iddrisu, 2013; Palmer &amp; Harley, 2012; Pavli, 2017)</w:t>
          </w:r>
          <w:r w:rsidRPr="00663654">
            <w:fldChar w:fldCharType="end"/>
          </w:r>
        </w:sdtContent>
      </w:sdt>
      <w:r w:rsidRPr="00663654">
        <w:t>.</w:t>
      </w:r>
      <w:bookmarkEnd w:id="6"/>
      <w:r w:rsidRPr="00663654">
        <w:t xml:space="preserve"> To achieve this there ought to be data on PWDs</w:t>
      </w:r>
      <w:r>
        <w:t>;</w:t>
      </w:r>
      <w:r w:rsidRPr="00663654">
        <w:t xml:space="preserve"> however</w:t>
      </w:r>
      <w:r>
        <w:t>,</w:t>
      </w:r>
      <w:r w:rsidRPr="00663654">
        <w:t xml:space="preserve"> most developing countries including Ghana do not have adequate data on the assessment of PWDs </w:t>
      </w:r>
      <w:sdt>
        <w:sdtPr>
          <w:alias w:val="Don't edit this field"/>
          <w:tag w:val="CitaviPlaceholder#4b7236dc-22c8-473e-9110-e7695cd572e0"/>
          <w:id w:val="-752970775"/>
          <w:placeholder>
            <w:docPart w:val="32FA25F940B43A409536618A0F947835"/>
          </w:placeholder>
        </w:sdtPr>
        <w:sdtEndPr/>
        <w:sdtContent>
          <w:r w:rsidRPr="00663654">
            <w:fldChar w:fldCharType="begin"/>
          </w:r>
          <w:r>
            <w:instrText>ADDIN CitaviPlaceholder{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}</w:instrText>
          </w:r>
          <w:r w:rsidRPr="00663654">
            <w:fldChar w:fldCharType="separate"/>
          </w:r>
          <w:r>
            <w:t>(Edusei et al., 2016; Gyamfi, 2013)</w:t>
          </w:r>
          <w:r w:rsidRPr="00663654">
            <w:fldChar w:fldCharType="end"/>
          </w:r>
        </w:sdtContent>
      </w:sdt>
      <w:r w:rsidRPr="00663654">
        <w:t>.</w:t>
      </w:r>
    </w:p>
    <w:p w14:paraId="06582C19" w14:textId="1327C87B" w:rsidR="0032112B" w:rsidRPr="00663654" w:rsidRDefault="0032112B" w:rsidP="0032112B">
      <w:pPr>
        <w:spacing w:after="240"/>
      </w:pPr>
      <w:r w:rsidRPr="00663654">
        <w:t xml:space="preserve">Ghana’s most researched cash transfer program targeted at PWDs is the DACF for PWDs. The literature demonstrates </w:t>
      </w:r>
      <w:r w:rsidR="00704672">
        <w:t xml:space="preserve">that </w:t>
      </w:r>
      <w:r w:rsidRPr="00663654">
        <w:t>the aim of such programs is to reduce poverty among all PWDs. To ensure the success of such programs, PWDs must play a centra</w:t>
      </w:r>
      <w:r>
        <w:t>l</w:t>
      </w:r>
      <w:r w:rsidRPr="00663654">
        <w:t xml:space="preserve"> role in </w:t>
      </w:r>
      <w:r>
        <w:t xml:space="preserve">the </w:t>
      </w:r>
      <w:r w:rsidRPr="00663654">
        <w:t xml:space="preserve">empowerment process. Thus, creating the enabling environment for self-discovery, self-development and self-awareness to reverse the perception that PWDs have less potential in the quest for development </w:t>
      </w:r>
      <w:sdt>
        <w:sdtPr>
          <w:alias w:val="Don't edit this field"/>
          <w:tag w:val="CitaviPlaceholder#1921b63a-7883-4697-9ce8-cd5c605d5b49"/>
          <w:id w:val="2083944498"/>
          <w:placeholder>
            <w:docPart w:val="32FA25F940B43A409536618A0F947835"/>
          </w:placeholder>
        </w:sdtPr>
        <w:sdtEndPr/>
        <w:sdtContent>
          <w:r w:rsidRPr="00663654">
            <w:fldChar w:fldCharType="begin"/>
          </w:r>
          <w:r>
            <w:instrText>ADDIN CitaviPlaceholder{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}</w:instrText>
          </w:r>
          <w:r w:rsidRPr="00663654">
            <w:fldChar w:fldCharType="separate"/>
          </w:r>
          <w:r>
            <w:t>(Ghana Statistical Service, 2014; Naami &amp;</w:t>
          </w:r>
          <w:r>
            <w:rPr>
              <w:lang w:val="haw-US"/>
            </w:rPr>
            <w:t xml:space="preserve"> </w:t>
          </w:r>
          <w:r>
            <w:t>Mikey-Iddrisu, 2013; Ofuani, 2011; Tsengu et al., 2006)</w:t>
          </w:r>
          <w:r w:rsidRPr="00663654">
            <w:fldChar w:fldCharType="end"/>
          </w:r>
        </w:sdtContent>
      </w:sdt>
      <w:r w:rsidRPr="00663654">
        <w:t xml:space="preserve">. In view of the relevance of the DACF for PWDs, there is the call for the need for increase and timely disbursement of the funds </w:t>
      </w:r>
      <w:sdt>
        <w:sdtPr>
          <w:alias w:val="Don't edit this field"/>
          <w:tag w:val="CitaviPlaceholder#35c80b57-4245-4c2d-b0ad-505651060dea"/>
          <w:id w:val="-1036589042"/>
          <w:placeholder>
            <w:docPart w:val="32FA25F940B43A409536618A0F947835"/>
          </w:placeholder>
        </w:sdtPr>
        <w:sdtEndPr/>
        <w:sdtContent>
          <w:r w:rsidRPr="00663654">
            <w:fldChar w:fldCharType="begin"/>
          </w:r>
          <w:r>
            <w:instrText>ADDIN CitaviPlaceholder{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}</w:instrText>
          </w:r>
          <w:r w:rsidRPr="00663654">
            <w:fldChar w:fldCharType="separate"/>
          </w:r>
          <w:r>
            <w:t>(</w:t>
          </w:r>
          <w:bookmarkStart w:id="7" w:name="_Hlk8376162"/>
          <w:r>
            <w:t>Edusei et al., 2016</w:t>
          </w:r>
          <w:bookmarkEnd w:id="7"/>
          <w:r>
            <w:t>)</w:t>
          </w:r>
          <w:r w:rsidRPr="00663654">
            <w:fldChar w:fldCharType="end"/>
          </w:r>
        </w:sdtContent>
      </w:sdt>
      <w:r w:rsidRPr="00663654">
        <w:t>.</w:t>
      </w:r>
    </w:p>
    <w:p w14:paraId="7FA07932" w14:textId="18268AB6" w:rsidR="0032112B" w:rsidRPr="00663654" w:rsidRDefault="0032112B" w:rsidP="0032112B">
      <w:pPr>
        <w:pStyle w:val="Normal1"/>
        <w:spacing w:after="240"/>
      </w:pPr>
      <w:r w:rsidRPr="00663654">
        <w:t xml:space="preserve">However, it is contestable </w:t>
      </w:r>
      <w:r w:rsidR="00704672">
        <w:t xml:space="preserve">whether </w:t>
      </w:r>
      <w:r w:rsidRPr="00663654">
        <w:t>the increment of the fund can</w:t>
      </w:r>
      <w:r>
        <w:t xml:space="preserve"> have an</w:t>
      </w:r>
      <w:r w:rsidRPr="00663654">
        <w:t xml:space="preserve"> impact on improving the economic conditions of the beneficiaries because the process of disbursement needs to be reconsidered. Funds are allocated to </w:t>
      </w:r>
      <w:r>
        <w:t>economic activities</w:t>
      </w:r>
      <w:r w:rsidRPr="00663654">
        <w:t xml:space="preserve"> that are restricted to rural craft of localities and ha</w:t>
      </w:r>
      <w:r>
        <w:t>ve</w:t>
      </w:r>
      <w:r w:rsidRPr="00663654">
        <w:t xml:space="preserve"> no market value. Where new skills are introduced, there is </w:t>
      </w:r>
      <w:r w:rsidR="00704672">
        <w:t xml:space="preserve">the </w:t>
      </w:r>
      <w:r w:rsidRPr="00663654">
        <w:t xml:space="preserve">lack of tools and materials to practice. Clearly, the </w:t>
      </w:r>
      <w:r>
        <w:t>fund</w:t>
      </w:r>
      <w:r w:rsidRPr="00663654">
        <w:t xml:space="preserve"> is not adequate to make any meaningful changes in their lives considering the mismatch between the huge volume of applicants and the funds </w:t>
      </w:r>
      <w:sdt>
        <w:sdtPr>
          <w:alias w:val="Don't edit this field"/>
          <w:tag w:val="CitaviPlaceholder#038c6f5c-80bc-44da-8c00-ea7bf17ccb7b"/>
          <w:id w:val="1666282175"/>
          <w:placeholder>
            <w:docPart w:val="32FA25F940B43A409536618A0F947835"/>
          </w:placeholder>
        </w:sdtPr>
        <w:sdtEndPr/>
        <w:sdtContent>
          <w:r w:rsidRPr="00663654">
            <w:fldChar w:fldCharType="begin"/>
          </w:r>
          <w:r>
            <w:instrText>ADDIN CitaviPlaceholder{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}</w:instrText>
          </w:r>
          <w:r w:rsidRPr="00663654">
            <w:fldChar w:fldCharType="separate"/>
          </w:r>
          <w:r>
            <w:t>(Edusei et al., 2016; Slikker, 2009)</w:t>
          </w:r>
          <w:r w:rsidRPr="00663654">
            <w:fldChar w:fldCharType="end"/>
          </w:r>
        </w:sdtContent>
      </w:sdt>
      <w:r w:rsidRPr="00663654">
        <w:t>.</w:t>
      </w:r>
    </w:p>
    <w:p w14:paraId="7F380ECD" w14:textId="27AE0306" w:rsidR="00AE6A99" w:rsidRDefault="0032112B" w:rsidP="00AE6A84">
      <w:pPr>
        <w:widowControl/>
        <w:spacing w:after="240"/>
      </w:pPr>
      <w:r w:rsidRPr="00663654">
        <w:lastRenderedPageBreak/>
        <w:t xml:space="preserve">In </w:t>
      </w:r>
      <w:r w:rsidRPr="007B0E24">
        <w:t>our</w:t>
      </w:r>
      <w:r w:rsidRPr="00663654">
        <w:t xml:space="preserve"> view, there is the need to shift the focus from research that point</w:t>
      </w:r>
      <w:r>
        <w:t>s</w:t>
      </w:r>
      <w:r w:rsidRPr="00663654">
        <w:t xml:space="preserve"> to increas</w:t>
      </w:r>
      <w:r w:rsidR="00750DC7">
        <w:t>ing</w:t>
      </w:r>
      <w:r w:rsidRPr="00663654">
        <w:t xml:space="preserve"> of the DACF for PWDs</w:t>
      </w:r>
      <w:r>
        <w:t xml:space="preserve"> to research that seek ways </w:t>
      </w:r>
      <w:r w:rsidR="00750DC7">
        <w:t xml:space="preserve">the use of </w:t>
      </w:r>
      <w:r>
        <w:t>the available resources can be maximized</w:t>
      </w:r>
      <w:r w:rsidRPr="00663654">
        <w:t>. Considering the economic situation in Ghana, the calls to increase the DCF will not be heeded. There is the urgent need to look critically into the disbursement of this cash transfer program. The rational</w:t>
      </w:r>
      <w:r>
        <w:t>e</w:t>
      </w:r>
      <w:r w:rsidRPr="00663654">
        <w:t xml:space="preserve"> is how best to identify the target population in need, providing sufficient support and graduating them off the program to make room for others as well</w:t>
      </w:r>
      <w:r w:rsidR="000731D6">
        <w:t>.</w:t>
      </w:r>
    </w:p>
    <w:p w14:paraId="6F2AAA9F" w14:textId="6DC91021" w:rsidR="0032112B" w:rsidRPr="000F4E42" w:rsidRDefault="0032112B" w:rsidP="000F4E42">
      <w:pPr>
        <w:pStyle w:val="Style2"/>
        <w:spacing w:after="240"/>
        <w:rPr>
          <w:rFonts w:ascii="Arial" w:hAnsi="Arial" w:cs="Arial"/>
        </w:rPr>
      </w:pPr>
      <w:r w:rsidRPr="000F4E42">
        <w:rPr>
          <w:rFonts w:ascii="Arial" w:hAnsi="Arial" w:cs="Arial"/>
        </w:rPr>
        <w:t>Study Design</w:t>
      </w:r>
    </w:p>
    <w:p w14:paraId="52E0992F" w14:textId="51BDA207" w:rsidR="0032112B" w:rsidRDefault="0032112B" w:rsidP="0032112B">
      <w:pPr>
        <w:spacing w:after="240"/>
        <w:rPr>
          <w:color w:val="000000"/>
        </w:rPr>
      </w:pPr>
      <w:r>
        <w:rPr>
          <w:color w:val="000000"/>
        </w:rPr>
        <w:t>The first point of call for the researchers was to review the literature on the District Assembly Common Fund for Persons with Disability. The findings are presented in the discussion section below. Based on the review we observed a gap in the literature which solely focused on the perspective of the beneficiaries of the Fund. We therefore made the conscious effort to interview only members of the Disability Fund Management Committees to give a different perspective to the debate. This paper used this approach because there exist</w:t>
      </w:r>
      <w:r w:rsidR="00407653">
        <w:rPr>
          <w:color w:val="000000"/>
        </w:rPr>
        <w:t xml:space="preserve"> </w:t>
      </w:r>
      <w:r>
        <w:rPr>
          <w:color w:val="000000"/>
        </w:rPr>
        <w:t xml:space="preserve">enough publications based solely on the perspective of beneficiaries. Despite the existence of a large body of literature on the Fund, the researchers’ knowledge gained through </w:t>
      </w:r>
      <w:r w:rsidR="00407653">
        <w:rPr>
          <w:color w:val="000000"/>
        </w:rPr>
        <w:t xml:space="preserve">the </w:t>
      </w:r>
      <w:r>
        <w:rPr>
          <w:color w:val="000000"/>
        </w:rPr>
        <w:t>implementation of development projects across the region indicate the persistence of the inefficiency of the Fund. Therefore, the researchers consider interviewing the Fund Management Committees innovative in understanding the fund’s disbursement.</w:t>
      </w:r>
    </w:p>
    <w:p w14:paraId="0D6190FF" w14:textId="77777777" w:rsidR="0032112B" w:rsidRPr="00160F5B" w:rsidRDefault="0032112B" w:rsidP="0032112B">
      <w:pPr>
        <w:pStyle w:val="Style2"/>
        <w:spacing w:after="240"/>
        <w:rPr>
          <w:rFonts w:ascii="Arial" w:hAnsi="Arial" w:cs="Arial"/>
        </w:rPr>
      </w:pPr>
      <w:r w:rsidRPr="00160F5B">
        <w:rPr>
          <w:rFonts w:ascii="Arial" w:hAnsi="Arial" w:cs="Arial"/>
        </w:rPr>
        <w:t>Study Population and Sample Size</w:t>
      </w:r>
    </w:p>
    <w:p w14:paraId="73042FD8" w14:textId="77777777" w:rsidR="0032112B" w:rsidRPr="005B5BD5" w:rsidRDefault="0032112B" w:rsidP="0032112B">
      <w:pPr>
        <w:spacing w:after="240"/>
        <w:rPr>
          <w:color w:val="000000"/>
        </w:rPr>
      </w:pPr>
      <w:r w:rsidRPr="00663654">
        <w:rPr>
          <w:color w:val="000000"/>
        </w:rPr>
        <w:t>Two committee members were interviewed across all 13 districts of the Upper East Region</w:t>
      </w:r>
      <w:r>
        <w:rPr>
          <w:color w:val="000000"/>
        </w:rPr>
        <w:t xml:space="preserve"> (the second poorest region in Ghana) excluding the two newly created districts.</w:t>
      </w:r>
      <w:r w:rsidRPr="00663654">
        <w:rPr>
          <w:color w:val="000000"/>
        </w:rPr>
        <w:t xml:space="preserve"> In total, 26 respondents were </w:t>
      </w:r>
      <w:r>
        <w:rPr>
          <w:color w:val="000000"/>
        </w:rPr>
        <w:t>p</w:t>
      </w:r>
      <w:r w:rsidRPr="00663654">
        <w:rPr>
          <w:color w:val="000000"/>
        </w:rPr>
        <w:t xml:space="preserve">urposively sampled to participate in the survey. Of this number, 13 respondents were PWDs who were representing the GFD or the NCPD on the </w:t>
      </w:r>
      <w:r>
        <w:rPr>
          <w:color w:val="000000"/>
        </w:rPr>
        <w:t xml:space="preserve">Fund Management </w:t>
      </w:r>
      <w:r w:rsidRPr="00663654">
        <w:rPr>
          <w:color w:val="000000"/>
        </w:rPr>
        <w:t>Committees</w:t>
      </w:r>
      <w:r>
        <w:rPr>
          <w:color w:val="000000"/>
        </w:rPr>
        <w:t>. Six of the total respondents were female</w:t>
      </w:r>
      <w:r w:rsidRPr="00663654">
        <w:rPr>
          <w:color w:val="000000"/>
        </w:rPr>
        <w:t>.</w:t>
      </w:r>
      <w:r>
        <w:rPr>
          <w:color w:val="000000"/>
        </w:rPr>
        <w:t xml:space="preserve">  </w:t>
      </w:r>
      <w:r w:rsidRPr="00663654">
        <w:rPr>
          <w:color w:val="000000"/>
        </w:rPr>
        <w:t>The Upper East branch of GFD, the Upper East Regional Coordinating Council and the Regional Department of Social Welfare endorsed this study by providing introductory letters for data collection.</w:t>
      </w:r>
      <w:r>
        <w:rPr>
          <w:color w:val="000000"/>
        </w:rPr>
        <w:t xml:space="preserve"> </w:t>
      </w:r>
    </w:p>
    <w:p w14:paraId="02AC6DEE" w14:textId="77777777" w:rsidR="0032112B" w:rsidRPr="00050F5D" w:rsidRDefault="0032112B" w:rsidP="004E06F0">
      <w:pPr>
        <w:pStyle w:val="Style1"/>
      </w:pPr>
      <w:r w:rsidRPr="00050F5D">
        <w:t xml:space="preserve">Field Data Collection Techniques and Analysis </w:t>
      </w:r>
    </w:p>
    <w:p w14:paraId="7E7725F7" w14:textId="0E70A2C2" w:rsidR="00AE6A99" w:rsidRDefault="0032112B" w:rsidP="00AE6A99">
      <w:pPr>
        <w:spacing w:after="240"/>
        <w:rPr>
          <w:color w:val="000000"/>
        </w:rPr>
      </w:pPr>
      <w:r w:rsidRPr="00663654">
        <w:rPr>
          <w:color w:val="000000"/>
        </w:rPr>
        <w:t xml:space="preserve">The study used a survey and gathered data </w:t>
      </w:r>
      <w:r>
        <w:rPr>
          <w:color w:val="000000"/>
        </w:rPr>
        <w:t>through</w:t>
      </w:r>
      <w:r w:rsidRPr="00663654">
        <w:rPr>
          <w:color w:val="000000"/>
        </w:rPr>
        <w:t xml:space="preserve"> questionnaires with both closed</w:t>
      </w:r>
      <w:r>
        <w:rPr>
          <w:color w:val="000000"/>
        </w:rPr>
        <w:t>-</w:t>
      </w:r>
      <w:r w:rsidRPr="00663654">
        <w:rPr>
          <w:color w:val="000000"/>
        </w:rPr>
        <w:t>ended questions and opened</w:t>
      </w:r>
      <w:r>
        <w:rPr>
          <w:color w:val="000000"/>
        </w:rPr>
        <w:t>-</w:t>
      </w:r>
      <w:r w:rsidRPr="00663654">
        <w:rPr>
          <w:color w:val="000000"/>
        </w:rPr>
        <w:t>ended questions. This made it possible for the researcher</w:t>
      </w:r>
      <w:r>
        <w:rPr>
          <w:color w:val="000000"/>
        </w:rPr>
        <w:t>s</w:t>
      </w:r>
      <w:r w:rsidRPr="00663654">
        <w:rPr>
          <w:color w:val="000000"/>
        </w:rPr>
        <w:t xml:space="preserve"> to solicit information from committee members who are part of decision making concerning the disbursement of the DCF. The questionnaires were self-administered, however</w:t>
      </w:r>
      <w:r>
        <w:rPr>
          <w:color w:val="000000"/>
        </w:rPr>
        <w:t>,</w:t>
      </w:r>
      <w:r w:rsidRPr="00663654">
        <w:rPr>
          <w:color w:val="000000"/>
        </w:rPr>
        <w:t xml:space="preserve"> the researchers assisted in the clarification of questions where it was necessary. Respondents who needed translation of questionnaires into the local language (Frafra) were assisted by a research assistant. The service of a translator was procured to translate the research questions to </w:t>
      </w:r>
      <w:r>
        <w:rPr>
          <w:color w:val="000000"/>
        </w:rPr>
        <w:t>r</w:t>
      </w:r>
      <w:r w:rsidRPr="00663654">
        <w:rPr>
          <w:color w:val="000000"/>
        </w:rPr>
        <w:t xml:space="preserve">espondents with hearing disabilities. The personal </w:t>
      </w:r>
      <w:r>
        <w:rPr>
          <w:color w:val="000000"/>
        </w:rPr>
        <w:t>a</w:t>
      </w:r>
      <w:r w:rsidRPr="00663654">
        <w:rPr>
          <w:color w:val="000000"/>
        </w:rPr>
        <w:t xml:space="preserve">ids of respondents with visual disabilities ensured the </w:t>
      </w:r>
      <w:r w:rsidRPr="00663654">
        <w:rPr>
          <w:color w:val="000000"/>
        </w:rPr>
        <w:lastRenderedPageBreak/>
        <w:t xml:space="preserve">appropriate recording of the responses of their employers. The completeness and confidentiality responses were prioritized by researchers. The collected data was analyzed with the Statistical Package for Social Science (SPSS) and Microsoft excel for the generation of frequencies and tables. Responses to open-ended questions were analyzed thematically </w:t>
      </w:r>
      <w:r>
        <w:rPr>
          <w:color w:val="000000"/>
        </w:rPr>
        <w:t xml:space="preserve">using the software MaxQDA </w:t>
      </w:r>
      <w:r w:rsidRPr="00663654">
        <w:rPr>
          <w:color w:val="000000"/>
        </w:rPr>
        <w:t>and some responses quoted in the data presentation and discussion sections.</w:t>
      </w:r>
      <w:r>
        <w:rPr>
          <w:color w:val="000000"/>
        </w:rPr>
        <w:t xml:space="preserve"> Secondly, a desk study to ascertain the status and efficiency of the Fund. </w:t>
      </w:r>
      <w:r w:rsidR="00355CC5">
        <w:rPr>
          <w:color w:val="000000"/>
        </w:rPr>
        <w:t xml:space="preserve">It </w:t>
      </w:r>
      <w:r>
        <w:rPr>
          <w:color w:val="000000"/>
        </w:rPr>
        <w:t>compared the amount allocated to the districts within the scope of the study and the number of PWDs to which funding was targeted.</w:t>
      </w:r>
    </w:p>
    <w:p w14:paraId="60BBFA42" w14:textId="2A69EF35" w:rsidR="0032112B" w:rsidRPr="00160F5B" w:rsidRDefault="0032112B" w:rsidP="000F4E42">
      <w:pPr>
        <w:pStyle w:val="Heading1"/>
      </w:pPr>
      <w:r w:rsidRPr="00160F5B">
        <w:t>Presentation and Discussions of Findings</w:t>
      </w:r>
    </w:p>
    <w:p w14:paraId="267CAAB7" w14:textId="77777777" w:rsidR="0032112B" w:rsidRPr="00160F5B" w:rsidRDefault="0032112B" w:rsidP="000F4E42">
      <w:pPr>
        <w:pStyle w:val="Heading2"/>
        <w:spacing w:after="120"/>
        <w:ind w:firstLine="29"/>
      </w:pPr>
      <w:r w:rsidRPr="00160F5B">
        <w:t>Findings from Desk Studies</w:t>
      </w:r>
    </w:p>
    <w:p w14:paraId="18ECD301" w14:textId="1220922B" w:rsidR="000731D6" w:rsidRDefault="0032112B" w:rsidP="000731D6">
      <w:pPr>
        <w:spacing w:afterLines="200" w:after="480"/>
      </w:pPr>
      <w:r w:rsidRPr="00EE592E">
        <w:t>The result of our desk stud</w:t>
      </w:r>
      <w:r w:rsidR="00355CC5">
        <w:t>y</w:t>
      </w:r>
      <w:r w:rsidRPr="00EE592E">
        <w:t xml:space="preserve"> </w:t>
      </w:r>
      <w:r>
        <w:t>gave us insight into</w:t>
      </w:r>
      <w:r w:rsidRPr="00EE592E">
        <w:t xml:space="preserve"> the current financial status of the DACF for PWDs. </w:t>
      </w:r>
      <w:r>
        <w:t>As shown in Figure 1, the</w:t>
      </w:r>
      <w:r w:rsidRPr="00EE592E">
        <w:t xml:space="preserve"> DACF for PWDs has been increased from 2% to 3% of the DACF transferred quarterly to all districts. The most recent record of the DACF secretariat indicates the Upper East region received 6,196,023.23 Ghana Cedis (GH¢) ($1</w:t>
      </w:r>
      <w:r>
        <w:t>,290,838.17</w:t>
      </w:r>
      <w:r w:rsidRPr="00EE592E">
        <w:t xml:space="preserve"> at Bank of Ghana exchange rate of GH¢ 4.8 to $1 on 12/02/2019) for the second quarter of 2018. This sum to an average of GH¢ 413,068 ($ 86,056) </w:t>
      </w:r>
      <w:r>
        <w:t>for each</w:t>
      </w:r>
      <w:r w:rsidRPr="00EE592E">
        <w:t xml:space="preserve"> </w:t>
      </w:r>
      <w:r>
        <w:t>of the</w:t>
      </w:r>
      <w:r w:rsidRPr="00EE592E">
        <w:t xml:space="preserve"> 15 districts in the region. Therefore, the DACF for PWDs average GH¢12,392 ($2,582). Of this amount, 5% is to be set aside for administrative and sitting allowances of the DFMC, 10% each set aside for training of </w:t>
      </w:r>
      <w:r>
        <w:t>d</w:t>
      </w:r>
      <w:r w:rsidRPr="00EE592E">
        <w:t>isability organization leaders and registration of PWDs onto the National Health Insurance Scheme as directed by the Administrator of the Disability Common Fund. In reality, an estimate of GH¢ 9,294 ($1,936) is spent on six thematic areas as stipulated in the disbursement guidelines (District Assemblies Common Fund Secretariat, 2018). These are</w:t>
      </w:r>
      <w:r>
        <w:t xml:space="preserve">: </w:t>
      </w:r>
      <w:r w:rsidRPr="00EE592E">
        <w:t>advocacy/awareness raising on the rights and responsibilities of PWD</w:t>
      </w:r>
      <w:r>
        <w:rPr>
          <w:lang w:val="haw-US"/>
        </w:rPr>
        <w:t>;</w:t>
      </w:r>
      <w:r w:rsidRPr="00EE592E">
        <w:t xml:space="preserve"> strengthening of OPWDs (Organizational development)</w:t>
      </w:r>
      <w:r>
        <w:rPr>
          <w:lang w:val="haw-US"/>
        </w:rPr>
        <w:t>;</w:t>
      </w:r>
      <w:r w:rsidRPr="00EE592E">
        <w:t xml:space="preserve"> training in employable skills/apprenticeship</w:t>
      </w:r>
      <w:r>
        <w:rPr>
          <w:lang w:val="haw-US"/>
        </w:rPr>
        <w:t>;</w:t>
      </w:r>
      <w:r w:rsidRPr="00EE592E">
        <w:t xml:space="preserve"> income generation activities (input/working capital)</w:t>
      </w:r>
      <w:r>
        <w:rPr>
          <w:lang w:val="haw-US"/>
        </w:rPr>
        <w:t>;</w:t>
      </w:r>
      <w:r w:rsidRPr="00EE592E">
        <w:t xml:space="preserve"> some educational support for children, students and trainees with disability</w:t>
      </w:r>
      <w:r>
        <w:rPr>
          <w:lang w:val="haw-US"/>
        </w:rPr>
        <w:t>;</w:t>
      </w:r>
      <w:r w:rsidRPr="00EE592E">
        <w:t xml:space="preserve"> and provision of technical aids, assistive devices, equipment. The Upper East Region has about 39,838 PWDs, thus, each district on the average has 2,655 PWDs. Our analysis of the findings would be based on the assumption that 2,655 PWDs are to benefit from GH¢ 9,294 ($1,936) for a period of every four months. </w:t>
      </w:r>
      <w:sdt>
        <w:sdtPr>
          <w:alias w:val="Don't edit this field"/>
          <w:tag w:val="CitaviPlaceholder#a7efe1f2-6120-47e8-b38a-b45a5126a2f6"/>
          <w:id w:val="1770042582"/>
          <w:placeholder>
            <w:docPart w:val="E721BE0D10B7254C8A978ECC3882BD82"/>
          </w:placeholder>
        </w:sdtPr>
        <w:sdtEndPr/>
        <w:sdtContent>
          <w:r w:rsidRPr="00EE592E">
            <w:fldChar w:fldCharType="begin"/>
          </w:r>
          <w:r w:rsidRPr="00EE592E">
            <w:instrText>ADDIN CitaviPlaceholder{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}</w:instrText>
          </w:r>
          <w:r w:rsidRPr="00EE592E">
            <w:fldChar w:fldCharType="separate"/>
          </w:r>
          <w:r w:rsidRPr="00EE592E">
            <w:t>(District Assemblies Common Fund Secretariat, 2018; Ghana Statistical Service, 2014; Ghanaweb, 2018b, 2018c)</w:t>
          </w:r>
          <w:r w:rsidRPr="00EE592E">
            <w:fldChar w:fldCharType="end"/>
          </w:r>
        </w:sdtContent>
      </w:sdt>
      <w:r w:rsidRPr="00EE592E">
        <w:t>. Though the DACF for PWDs was recently increased, the actual amount disbursed hovers around 91.44% of the disbursed Fund from source.</w:t>
      </w:r>
    </w:p>
    <w:p w14:paraId="6DE4500A" w14:textId="77777777" w:rsidR="000731D6" w:rsidRDefault="000731D6">
      <w:r>
        <w:br w:type="page"/>
      </w:r>
    </w:p>
    <w:p w14:paraId="5C3ECB79" w14:textId="493532DB" w:rsidR="0032112B" w:rsidRPr="00587D1D" w:rsidRDefault="0032112B" w:rsidP="000731D6">
      <w:pPr>
        <w:spacing w:afterLines="100" w:after="240"/>
        <w:ind w:firstLine="0"/>
        <w:rPr>
          <w:b/>
          <w:bCs/>
        </w:rPr>
      </w:pPr>
      <w:r w:rsidRPr="00587D1D">
        <w:rPr>
          <w:b/>
          <w:bCs/>
        </w:rPr>
        <w:lastRenderedPageBreak/>
        <w:t>Figure 1</w:t>
      </w:r>
    </w:p>
    <w:p w14:paraId="7010D4CB" w14:textId="77777777" w:rsidR="0032112B" w:rsidRPr="00075F67" w:rsidRDefault="0032112B" w:rsidP="0032112B">
      <w:pPr>
        <w:spacing w:after="240" w:line="480" w:lineRule="auto"/>
        <w:ind w:firstLine="0"/>
      </w:pPr>
      <w:r w:rsidRPr="00587D1D">
        <w:rPr>
          <w:i/>
          <w:iCs/>
        </w:rPr>
        <w:t>A Scenario Based on the DACF Disbursement in 2</w:t>
      </w:r>
      <w:r w:rsidRPr="00587D1D">
        <w:rPr>
          <w:i/>
          <w:iCs/>
          <w:vertAlign w:val="superscript"/>
        </w:rPr>
        <w:t>nd</w:t>
      </w:r>
      <w:r w:rsidRPr="00587D1D">
        <w:rPr>
          <w:i/>
          <w:iCs/>
        </w:rPr>
        <w:t xml:space="preserve"> Quarter of 2018</w:t>
      </w:r>
      <w:bookmarkStart w:id="8" w:name="_GoBack"/>
      <w:r>
        <w:rPr>
          <w:noProof/>
          <w:lang w:eastAsia="en-US"/>
        </w:rPr>
        <w:drawing>
          <wp:inline distT="0" distB="0" distL="0" distR="0" wp14:anchorId="7506BF0B" wp14:editId="1EDBF38C">
            <wp:extent cx="5943600" cy="3945890"/>
            <wp:effectExtent l="0" t="0" r="0" b="3810"/>
            <wp:docPr id="5" name="Picture 5" descr="Chart showing the actual disbursement of the District Assemblies Common Fund (DACF) for Persons With Disabilities (PW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service_PKhPkr.tiff"/>
                    <pic:cNvPicPr/>
                  </pic:nvPicPr>
                  <pic:blipFill>
                    <a:blip r:embed="rId7">
                      <a:extLst>
                        <a:ext uri="{28A0092B-C50C-407E-A947-70E740481C1C}">
                          <a14:useLocalDpi xmlns:a14="http://schemas.microsoft.com/office/drawing/2010/main" val="0"/>
                        </a:ext>
                      </a:extLst>
                    </a:blip>
                    <a:stretch>
                      <a:fillRect/>
                    </a:stretch>
                  </pic:blipFill>
                  <pic:spPr>
                    <a:xfrm>
                      <a:off x="0" y="0"/>
                      <a:ext cx="5943600" cy="3945890"/>
                    </a:xfrm>
                    <a:prstGeom prst="rect">
                      <a:avLst/>
                    </a:prstGeom>
                  </pic:spPr>
                </pic:pic>
              </a:graphicData>
            </a:graphic>
          </wp:inline>
        </w:drawing>
      </w:r>
      <w:bookmarkEnd w:id="8"/>
    </w:p>
    <w:p w14:paraId="50C068E8" w14:textId="77777777" w:rsidR="0032112B" w:rsidRPr="00EE592E" w:rsidRDefault="0032112B" w:rsidP="0032112B">
      <w:pPr>
        <w:spacing w:after="240"/>
      </w:pPr>
      <w:r w:rsidRPr="00EE592E">
        <w:t xml:space="preserve">This paper like many others had a confirmation of 80% and 57.7% from respondents about the insufficiency and delayed disbursal of the funds respectively. Some often-cited publications on the insufficiency of the Fund such as </w:t>
      </w:r>
      <w:bookmarkStart w:id="9" w:name="_Hlk10456468"/>
      <w:r w:rsidRPr="00EE592E">
        <w:t>Naami &amp;</w:t>
      </w:r>
      <w:r>
        <w:t xml:space="preserve"> </w:t>
      </w:r>
      <w:r w:rsidRPr="00EE592E">
        <w:t>Mikey-Iddrisu</w:t>
      </w:r>
      <w:r>
        <w:t xml:space="preserve"> (</w:t>
      </w:r>
      <w:r w:rsidRPr="00EE592E">
        <w:t>2013</w:t>
      </w:r>
      <w:r>
        <w:t>)</w:t>
      </w:r>
      <w:r w:rsidRPr="00EE592E">
        <w:t xml:space="preserve"> and Edusei et al. </w:t>
      </w:r>
      <w:r>
        <w:t>(</w:t>
      </w:r>
      <w:r w:rsidRPr="00EE592E">
        <w:t>2016</w:t>
      </w:r>
      <w:bookmarkEnd w:id="9"/>
      <w:r>
        <w:t xml:space="preserve">) </w:t>
      </w:r>
      <w:r w:rsidRPr="00EE592E">
        <w:t>deduce from these findings, the need for an increment and timely disbursement.</w:t>
      </w:r>
    </w:p>
    <w:p w14:paraId="00855B2F" w14:textId="77777777" w:rsidR="0032112B" w:rsidRPr="00160F5B" w:rsidRDefault="0032112B" w:rsidP="004E06F0">
      <w:pPr>
        <w:pStyle w:val="Style1"/>
      </w:pPr>
      <w:r w:rsidRPr="00160F5B">
        <w:t>Finding a Nexus between Data from Literature on the Fund and Field Data from the Perspective of the Fund Management Committees</w:t>
      </w:r>
    </w:p>
    <w:p w14:paraId="1BAA5777" w14:textId="77777777" w:rsidR="000F4E42" w:rsidRDefault="0032112B" w:rsidP="000F4E42">
      <w:pPr>
        <w:pStyle w:val="Normal1"/>
        <w:spacing w:after="240"/>
      </w:pPr>
      <w:r>
        <w:t>From our survey, 57.7% of the respondents from the DFMCs confirmed funds from the national disability fund are not disbursed quarterly as stipulated in the guidelines. Therefore, 61.5% confirmed the funds are not disbursed from the district level to beneficiary PWDs regularly.</w:t>
      </w:r>
    </w:p>
    <w:p w14:paraId="22EF3A2E" w14:textId="4BF1F0A9" w:rsidR="0032112B" w:rsidRDefault="0032112B" w:rsidP="000F4E42">
      <w:pPr>
        <w:pStyle w:val="Normal1"/>
        <w:spacing w:after="240"/>
      </w:pPr>
      <w:r>
        <w:t>As a result of the above, DFMCs receive volumes of applications for funding hence the need to satisfy a large group of applicants. Therefore, a majority of 80% agreed there are complain</w:t>
      </w:r>
      <w:r>
        <w:rPr>
          <w:lang w:val="haw-US"/>
        </w:rPr>
        <w:t>t</w:t>
      </w:r>
      <w:r>
        <w:t>s about the insufficiency of the disbursed funds.</w:t>
      </w:r>
    </w:p>
    <w:p w14:paraId="4E97C01A" w14:textId="211F2C7C" w:rsidR="0032112B" w:rsidRDefault="0032112B" w:rsidP="0032112B">
      <w:pPr>
        <w:pStyle w:val="Normal1"/>
        <w:spacing w:after="240"/>
      </w:pPr>
      <w:r>
        <w:lastRenderedPageBreak/>
        <w:t xml:space="preserve">Emanating from the above, 92.7% of respondents agreed </w:t>
      </w:r>
      <w:r w:rsidR="004362E1">
        <w:t xml:space="preserve">that </w:t>
      </w:r>
      <w:r>
        <w:t xml:space="preserve">more than 50 PWDs benefit </w:t>
      </w:r>
      <w:r w:rsidR="004362E1">
        <w:t xml:space="preserve">from </w:t>
      </w:r>
      <w:r>
        <w:t>each disbursement round. All respondents said this represents more than 50% of total applicants and the decision is based on</w:t>
      </w:r>
      <w:r w:rsidRPr="003D04DD">
        <w:t xml:space="preserve"> </w:t>
      </w:r>
      <w:r>
        <w:t xml:space="preserve">needs </w:t>
      </w:r>
      <w:r w:rsidRPr="003D04DD">
        <w:t>of applicant, requested</w:t>
      </w:r>
      <w:r>
        <w:t xml:space="preserve"> budget</w:t>
      </w:r>
      <w:r w:rsidRPr="003D04DD">
        <w:t>, type</w:t>
      </w:r>
      <w:r>
        <w:t xml:space="preserve"> and feasibility</w:t>
      </w:r>
      <w:r w:rsidRPr="003D04DD">
        <w:t xml:space="preserve"> of business</w:t>
      </w:r>
      <w:r>
        <w:t>.</w:t>
      </w:r>
    </w:p>
    <w:p w14:paraId="2EB18F48" w14:textId="56F7135D" w:rsidR="0032112B" w:rsidRDefault="0032112B" w:rsidP="0032112B">
      <w:pPr>
        <w:pStyle w:val="Normal1"/>
        <w:spacing w:after="240"/>
      </w:pPr>
      <w:r>
        <w:t xml:space="preserve">In accordance to the DFMC guideline </w:t>
      </w:r>
      <w:r w:rsidRPr="00EE592E">
        <w:t>training in employable skills/apprenticeship</w:t>
      </w:r>
      <w:r>
        <w:t xml:space="preserve"> and</w:t>
      </w:r>
      <w:r w:rsidRPr="00EE592E">
        <w:t xml:space="preserve"> income generation activities </w:t>
      </w:r>
      <w:r>
        <w:t xml:space="preserve">are prioritized as 100% of the respondents agreed </w:t>
      </w:r>
      <w:r w:rsidR="00D411B0">
        <w:t xml:space="preserve">that </w:t>
      </w:r>
      <w:r>
        <w:t xml:space="preserve">the unemployed are prioritized in the disbursement of the fund. Nevertheless, 25% also indicated </w:t>
      </w:r>
      <w:r w:rsidR="00D411B0">
        <w:t xml:space="preserve">that </w:t>
      </w:r>
      <w:r>
        <w:t xml:space="preserve">funds are extended to PWDs employed in the public sector. In making such decisions, a majority of 80.7% of respondents indicated </w:t>
      </w:r>
      <w:r w:rsidR="00D411B0">
        <w:t xml:space="preserve">that </w:t>
      </w:r>
      <w:r>
        <w:t>they are influenced in deciding who benefits from the Fund by the capacity of the applicant to perform activities of daily living.</w:t>
      </w:r>
    </w:p>
    <w:p w14:paraId="6CD2999E" w14:textId="77777777" w:rsidR="0032112B" w:rsidRDefault="0032112B" w:rsidP="0032112B">
      <w:pPr>
        <w:pStyle w:val="Normal1"/>
        <w:spacing w:after="240"/>
      </w:pPr>
      <w:r>
        <w:t>When researchers sought to know if available data was the basis for the selection of Fund beneficiaries, 65.4% of the respondents indicated in the affirmative. However, upon further interrogation, 70.6% indicated the data available is only a collection of names of PWDs in the various districts whiles 29.4% of respondents said the data includes type of disability.</w:t>
      </w:r>
    </w:p>
    <w:p w14:paraId="665C21C8" w14:textId="3200136A" w:rsidR="0032112B" w:rsidRDefault="0032112B" w:rsidP="0032112B">
      <w:pPr>
        <w:pStyle w:val="Normal1"/>
        <w:spacing w:after="240"/>
      </w:pPr>
      <w:r>
        <w:t xml:space="preserve">To ascertain how transparent and equitable the process of disbursement was, the researchers sought to find out about the independence of the DFMC from district level political actors. Impressively, 96.2% of the respondents are aware of their sole responsibility in decision making about the beneficiaries of the fund. However, 25% of respondents also agreed </w:t>
      </w:r>
      <w:r w:rsidR="00D411B0">
        <w:t xml:space="preserve">that </w:t>
      </w:r>
      <w:r>
        <w:t>political figure heads such as District Chief Executives have influence in the decision making.</w:t>
      </w:r>
    </w:p>
    <w:p w14:paraId="7788D855" w14:textId="77777777" w:rsidR="0032112B" w:rsidRPr="00160F5B" w:rsidRDefault="0032112B" w:rsidP="004E06F0">
      <w:pPr>
        <w:pStyle w:val="Style1"/>
      </w:pPr>
      <w:r w:rsidRPr="00160F5B">
        <w:t xml:space="preserve">Answers to the Research Questions </w:t>
      </w:r>
    </w:p>
    <w:p w14:paraId="57E03D8C" w14:textId="77777777" w:rsidR="0032112B" w:rsidRPr="00160F5B" w:rsidRDefault="0032112B" w:rsidP="0032112B">
      <w:pPr>
        <w:pStyle w:val="Style2"/>
        <w:spacing w:after="240"/>
        <w:rPr>
          <w:rFonts w:ascii="Arial" w:hAnsi="Arial" w:cs="Arial"/>
        </w:rPr>
      </w:pPr>
      <w:r w:rsidRPr="00160F5B">
        <w:rPr>
          <w:rFonts w:ascii="Arial" w:hAnsi="Arial" w:cs="Arial"/>
        </w:rPr>
        <w:t>How the DFMCs Select Beneficiaries of the DACF for PWDs at the District Level</w:t>
      </w:r>
    </w:p>
    <w:p w14:paraId="50A609B0" w14:textId="77777777" w:rsidR="0032112B" w:rsidRPr="00DA5BDF" w:rsidRDefault="0032112B" w:rsidP="0032112B">
      <w:pPr>
        <w:pStyle w:val="Normal1"/>
        <w:spacing w:after="240"/>
      </w:pPr>
      <w:r>
        <w:t>In the implementation of public funded social policies and programs aimed at alleviating hardships of PWDs, scholars have recommended</w:t>
      </w:r>
      <w:r w:rsidRPr="00663654">
        <w:t xml:space="preserve"> the use of </w:t>
      </w:r>
      <w:r>
        <w:t xml:space="preserve">databases derived from </w:t>
      </w:r>
      <w:r w:rsidRPr="00663654">
        <w:t xml:space="preserve">classification methods </w:t>
      </w:r>
      <w:r>
        <w:t>which</w:t>
      </w:r>
      <w:r w:rsidRPr="00663654">
        <w:t xml:space="preserve"> </w:t>
      </w:r>
      <w:r>
        <w:t>ensures</w:t>
      </w:r>
      <w:r w:rsidRPr="00663654">
        <w:t xml:space="preserve"> determining eligibility and equity</w:t>
      </w:r>
      <w:r>
        <w:t xml:space="preserve"> </w:t>
      </w:r>
      <w:sdt>
        <w:sdtPr>
          <w:alias w:val="Don't edit this field"/>
          <w:tag w:val="CitaviPlaceholder#6486eed9-e1c5-41b8-a99d-4904fea20ffb"/>
          <w:id w:val="817308252"/>
          <w:placeholder>
            <w:docPart w:val="1144ED41BFCA7D47B9A666E160DB33BE"/>
          </w:placeholder>
        </w:sdtPr>
        <w:sdtEndPr/>
        <w:sdtContent>
          <w:r w:rsidRPr="00663654">
            <w:fldChar w:fldCharType="begin"/>
          </w:r>
          <w:r>
            <w:instrText>ADDIN CitaviPlaceholder{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}</w:instrText>
          </w:r>
          <w:r w:rsidRPr="00663654">
            <w:fldChar w:fldCharType="separate"/>
          </w:r>
          <w:r>
            <w:t>(Admon-Rick, 2014; Mashaw et al., 1996)</w:t>
          </w:r>
          <w:r w:rsidRPr="00663654">
            <w:fldChar w:fldCharType="end"/>
          </w:r>
          <w:r>
            <w:t>.</w:t>
          </w:r>
        </w:sdtContent>
      </w:sdt>
      <w:r>
        <w:t xml:space="preserve"> </w:t>
      </w:r>
      <w:r w:rsidRPr="00DA5BDF">
        <w:t>In our finding, though most districts (65.4%) have data on P</w:t>
      </w:r>
      <w:r>
        <w:t>W</w:t>
      </w:r>
      <w:r w:rsidRPr="00DA5BDF">
        <w:t xml:space="preserve">Ds under their jurisdiction, these databases can be described as </w:t>
      </w:r>
      <w:r>
        <w:rPr>
          <w:lang w:val="haw-US"/>
        </w:rPr>
        <w:t xml:space="preserve">a </w:t>
      </w:r>
      <w:r w:rsidRPr="00DA5BDF">
        <w:t>“collection of names” at best. The other 34.6% have no data on P</w:t>
      </w:r>
      <w:r>
        <w:t>W</w:t>
      </w:r>
      <w:r w:rsidRPr="00DA5BDF">
        <w:t>Ds in the district at all. The inadequacy of data which classifies P</w:t>
      </w:r>
      <w:r>
        <w:t>W</w:t>
      </w:r>
      <w:r w:rsidRPr="00DA5BDF">
        <w:t>Ds according to their needs translates into issues of difficulty in determining the eligibility of beneficiaries and equity in the disbursement of the DACF for P</w:t>
      </w:r>
      <w:r>
        <w:t>W</w:t>
      </w:r>
      <w:r w:rsidRPr="00DA5BDF">
        <w:t>Ds Fund</w:t>
      </w:r>
      <w:r>
        <w:t>.</w:t>
      </w:r>
    </w:p>
    <w:p w14:paraId="0CCE7903" w14:textId="4A39581D" w:rsidR="0032112B" w:rsidRPr="00E50E73" w:rsidRDefault="0032112B" w:rsidP="0032112B">
      <w:pPr>
        <w:pStyle w:val="Normal1"/>
        <w:spacing w:after="240"/>
      </w:pPr>
      <w:r>
        <w:t xml:space="preserve">Scholars have argued </w:t>
      </w:r>
      <w:r w:rsidR="00D411B0">
        <w:t xml:space="preserve">that </w:t>
      </w:r>
      <w:r>
        <w:t>the economic and social situation of PWDs can become better when the most vulnerable are identified and assisted in the face of resource limitation</w:t>
      </w:r>
      <w:r w:rsidRPr="00663654">
        <w:t xml:space="preserve"> </w:t>
      </w:r>
      <w:sdt>
        <w:sdtPr>
          <w:alias w:val="Don't edit this field"/>
          <w:tag w:val="CitaviPlaceholder#e2aba9f5-dce8-46c4-99c8-32d07917b2ec"/>
          <w:id w:val="-312416194"/>
          <w:placeholder>
            <w:docPart w:val="597A8D6499D56D47AD2471E6D8FCFB71"/>
          </w:placeholder>
        </w:sdtPr>
        <w:sdtEndPr/>
        <w:sdtContent>
          <w:r w:rsidRPr="00663654">
            <w:fldChar w:fldCharType="begin"/>
          </w:r>
          <w:r>
            <w:instrText>ADDIN CitaviPlaceholder{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}</w:instrText>
          </w:r>
          <w:r w:rsidRPr="00663654">
            <w:fldChar w:fldCharType="separate"/>
          </w:r>
          <w:r>
            <w:t>(Naami &amp; Mikey-Iddrisu, 2013; Palmer &amp;</w:t>
          </w:r>
          <w:r>
            <w:rPr>
              <w:lang w:val="haw-US"/>
            </w:rPr>
            <w:t xml:space="preserve"> </w:t>
          </w:r>
          <w:r>
            <w:t>Harley, 2012; Pavli, 2017)</w:t>
          </w:r>
          <w:r w:rsidRPr="00663654">
            <w:fldChar w:fldCharType="end"/>
          </w:r>
        </w:sdtContent>
      </w:sdt>
      <w:r w:rsidRPr="00663654">
        <w:t>.</w:t>
      </w:r>
      <w:r>
        <w:t xml:space="preserve"> However, this research finds the implementation of the DACF for PWDs goes against the above. </w:t>
      </w:r>
      <w:r w:rsidRPr="00E50E73">
        <w:t xml:space="preserve">A majority of 80.7% of the respondents indicated they considered the capacity of the applicant to perform activities of daily </w:t>
      </w:r>
      <w:r w:rsidRPr="00E50E73">
        <w:lastRenderedPageBreak/>
        <w:t>living whiles only 3.8% considered the amount of time needed by a care giver in supporting the applicant. This meant the most vulnerable P</w:t>
      </w:r>
      <w:r>
        <w:t>W</w:t>
      </w:r>
      <w:r w:rsidRPr="00E50E73">
        <w:t>Ds have no access to th</w:t>
      </w:r>
      <w:r>
        <w:t>e</w:t>
      </w:r>
      <w:r w:rsidRPr="00E50E73">
        <w:t xml:space="preserve"> </w:t>
      </w:r>
      <w:r>
        <w:t>F</w:t>
      </w:r>
      <w:r w:rsidRPr="00E50E73">
        <w:t xml:space="preserve">und because they are deemed as not able to utilize the disbursed resource. </w:t>
      </w:r>
      <w:r>
        <w:t>We</w:t>
      </w:r>
      <w:r w:rsidRPr="00E50E73">
        <w:t xml:space="preserve"> contend, this is discriminatory against those who need the fund the most. Furthermore, 92.7% of the respondents indicated more than 50 applicants benefit in each round, thus, from the available average funds </w:t>
      </w:r>
      <w:r>
        <w:t>per</w:t>
      </w:r>
      <w:r w:rsidRPr="00E50E73">
        <w:t xml:space="preserve"> researchers’ calculation (GH¢9294), a beneficiary will receive an average of GH¢ 186 ($ 38.75). This is insufficient as stated by earlier research such as </w:t>
      </w:r>
      <w:sdt>
        <w:sdtPr>
          <w:alias w:val="Don't edit this field"/>
          <w:tag w:val="CitaviPlaceholder#32c205a4-d9b2-4208-9e28-26b105bb90ce"/>
          <w:id w:val="-1563550660"/>
          <w:placeholder>
            <w:docPart w:val="32FA25F940B43A409536618A0F947835"/>
          </w:placeholder>
        </w:sdtPr>
        <w:sdtEndPr/>
        <w:sdtContent>
          <w:r>
            <w:fldChar w:fldCharType="begin"/>
          </w:r>
          <w:r>
            <w:instrText>ADDIN CitaviPlaceholder{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}</w:instrText>
          </w:r>
          <w:r>
            <w:fldChar w:fldCharType="separate"/>
          </w:r>
          <w:r>
            <w:t>Edusei et al. (2016)</w:t>
          </w:r>
          <w:r>
            <w:fldChar w:fldCharType="end"/>
          </w:r>
        </w:sdtContent>
      </w:sdt>
      <w:r>
        <w:t>.</w:t>
      </w:r>
      <w:r w:rsidRPr="00E50E73">
        <w:t xml:space="preserve"> The implication is that </w:t>
      </w:r>
      <w:r>
        <w:t xml:space="preserve">applications with budgets close to this figure stand a chance of being approved since it is based </w:t>
      </w:r>
      <w:r w:rsidRPr="00E50E73">
        <w:t>on requested budget, type and feasibility</w:t>
      </w:r>
      <w:r>
        <w:t xml:space="preserve">. </w:t>
      </w:r>
      <w:r w:rsidRPr="00E50E73">
        <w:t>Such meag</w:t>
      </w:r>
      <w:r>
        <w:t>er</w:t>
      </w:r>
      <w:r w:rsidRPr="00E50E73">
        <w:t xml:space="preserve"> amounts cannot be used in engaging in any sustainable income activity. Hence, beneficiaries recurrently apply each disbursement round which denies others access. A respondent said, “…</w:t>
      </w:r>
      <w:r w:rsidRPr="00E50E73">
        <w:rPr>
          <w:i/>
        </w:rPr>
        <w:t xml:space="preserve">they </w:t>
      </w:r>
      <w:r w:rsidRPr="00E50E73">
        <w:t>[P</w:t>
      </w:r>
      <w:r>
        <w:t>W</w:t>
      </w:r>
      <w:r w:rsidRPr="00E50E73">
        <w:t>Ds]</w:t>
      </w:r>
      <w:r w:rsidRPr="00E50E73">
        <w:rPr>
          <w:i/>
        </w:rPr>
        <w:t xml:space="preserve"> keep changing their identities to get the money </w:t>
      </w:r>
      <w:r w:rsidRPr="00E50E73">
        <w:t>[DACF for P</w:t>
      </w:r>
      <w:r>
        <w:t>W</w:t>
      </w:r>
      <w:r w:rsidRPr="00E50E73">
        <w:t>D]</w:t>
      </w:r>
      <w:r w:rsidRPr="00E50E73">
        <w:rPr>
          <w:i/>
        </w:rPr>
        <w:t xml:space="preserve"> more than once</w:t>
      </w:r>
      <w:r>
        <w:rPr>
          <w:i/>
        </w:rPr>
        <w:t>…</w:t>
      </w:r>
      <w:r w:rsidRPr="00E50E73">
        <w:t>”.</w:t>
      </w:r>
    </w:p>
    <w:p w14:paraId="680513EC" w14:textId="77777777" w:rsidR="0032112B" w:rsidRPr="00160F5B" w:rsidRDefault="0032112B" w:rsidP="0032112B">
      <w:pPr>
        <w:pStyle w:val="Style2"/>
        <w:spacing w:after="240"/>
        <w:rPr>
          <w:rFonts w:ascii="Arial" w:hAnsi="Arial" w:cs="Arial"/>
        </w:rPr>
      </w:pPr>
      <w:r w:rsidRPr="00160F5B">
        <w:rPr>
          <w:rFonts w:ascii="Arial" w:hAnsi="Arial" w:cs="Arial"/>
        </w:rPr>
        <w:t xml:space="preserve">The transparency of the selection of beneficiaries of the DACF for PWDs </w:t>
      </w:r>
    </w:p>
    <w:p w14:paraId="25DA288A" w14:textId="55E384DF" w:rsidR="0032112B" w:rsidRDefault="0032112B" w:rsidP="0032112B">
      <w:pPr>
        <w:pStyle w:val="Normal1"/>
        <w:spacing w:after="240"/>
      </w:pPr>
      <w:r w:rsidRPr="00681D4D">
        <w:t xml:space="preserve">In the decision-making process concerning the disbursement of the funds to beneficiaries, </w:t>
      </w:r>
      <w:r>
        <w:t xml:space="preserve">96.2% of </w:t>
      </w:r>
      <w:r w:rsidRPr="00681D4D">
        <w:t>the respondents</w:t>
      </w:r>
      <w:r>
        <w:t xml:space="preserve"> </w:t>
      </w:r>
      <w:r w:rsidRPr="00681D4D">
        <w:t>indicated</w:t>
      </w:r>
      <w:r w:rsidR="00D411B0">
        <w:t xml:space="preserve"> that </w:t>
      </w:r>
      <w:r>
        <w:t xml:space="preserve">it </w:t>
      </w:r>
      <w:r w:rsidRPr="00681D4D">
        <w:t>is solely done by the DFMC</w:t>
      </w:r>
      <w:r>
        <w:t xml:space="preserve"> and by the involvement of PWD association leaders.</w:t>
      </w:r>
      <w:r w:rsidRPr="00681D4D">
        <w:t xml:space="preserve"> However, the implementation of other thematic areas such as the provision of assistive devices</w:t>
      </w:r>
      <w:r>
        <w:t xml:space="preserve"> and the procurement of equipment for income generating activities </w:t>
      </w:r>
      <w:r w:rsidRPr="00681D4D">
        <w:t xml:space="preserve">involve district political heads. The involvement of political figures leads to misappropriation of the fund. One respondent mentioned </w:t>
      </w:r>
      <w:r w:rsidRPr="00681D4D">
        <w:rPr>
          <w:i/>
        </w:rPr>
        <w:t>“… sometimes the big men</w:t>
      </w:r>
      <w:r w:rsidRPr="00681D4D">
        <w:t xml:space="preserve"> [</w:t>
      </w:r>
      <w:r>
        <w:t>MM</w:t>
      </w:r>
      <w:r w:rsidRPr="00681D4D">
        <w:t xml:space="preserve">DCE] </w:t>
      </w:r>
      <w:r w:rsidRPr="00681D4D">
        <w:rPr>
          <w:i/>
        </w:rPr>
        <w:t>order for the funds to be taken for other purposes. Sometimes too they also bring their list</w:t>
      </w:r>
      <w:r w:rsidRPr="00681D4D">
        <w:t xml:space="preserve"> [P</w:t>
      </w:r>
      <w:r>
        <w:t>W</w:t>
      </w:r>
      <w:r w:rsidRPr="00681D4D">
        <w:t xml:space="preserve">Ds belonging to same political </w:t>
      </w:r>
      <w:r w:rsidRPr="00705E54">
        <w:t>parties as political heads</w:t>
      </w:r>
      <w:r w:rsidRPr="00681D4D">
        <w:rPr>
          <w:i/>
        </w:rPr>
        <w:t>] to be given the money before anybody…”</w:t>
      </w:r>
      <w:r>
        <w:t>.</w:t>
      </w:r>
    </w:p>
    <w:p w14:paraId="3D520DE0" w14:textId="77777777" w:rsidR="0032112B" w:rsidRDefault="0032112B" w:rsidP="0032112B">
      <w:pPr>
        <w:pStyle w:val="Normal1"/>
        <w:spacing w:after="240"/>
      </w:pPr>
      <w:r>
        <w:t xml:space="preserve">Based on our findings, we argue that the recommendations of the major academic works on the topic such as </w:t>
      </w:r>
      <w:r w:rsidRPr="00EE592E">
        <w:t>Naami &amp;</w:t>
      </w:r>
      <w:r>
        <w:rPr>
          <w:lang w:val="haw-US"/>
        </w:rPr>
        <w:t xml:space="preserve"> </w:t>
      </w:r>
      <w:r w:rsidRPr="00EE592E">
        <w:t xml:space="preserve">Mikey-Iddrisu </w:t>
      </w:r>
      <w:r>
        <w:t>(</w:t>
      </w:r>
      <w:r w:rsidRPr="00EE592E">
        <w:t>2013</w:t>
      </w:r>
      <w:r>
        <w:t>)</w:t>
      </w:r>
      <w:r w:rsidRPr="00EE592E">
        <w:t xml:space="preserve"> and Edusei et al. </w:t>
      </w:r>
      <w:r>
        <w:t>(</w:t>
      </w:r>
      <w:r w:rsidRPr="00EE592E">
        <w:t>2016</w:t>
      </w:r>
      <w:r>
        <w:t xml:space="preserve">) are </w:t>
      </w:r>
      <w:r w:rsidRPr="00EE592E">
        <w:t>valid</w:t>
      </w:r>
      <w:r>
        <w:t xml:space="preserve"> to a large extent.</w:t>
      </w:r>
      <w:r w:rsidRPr="00EE592E">
        <w:t xml:space="preserve"> </w:t>
      </w:r>
      <w:r>
        <w:t>H</w:t>
      </w:r>
      <w:r w:rsidRPr="00EE592E">
        <w:t xml:space="preserve">owever, due to the recent increment such recommendations would not </w:t>
      </w:r>
      <w:r>
        <w:t>likely</w:t>
      </w:r>
      <w:r w:rsidRPr="00EE592E">
        <w:t xml:space="preserve"> to </w:t>
      </w:r>
      <w:r>
        <w:t xml:space="preserve">be </w:t>
      </w:r>
      <w:r w:rsidRPr="00EE592E">
        <w:t>consider</w:t>
      </w:r>
      <w:r>
        <w:t>ed amidst the cry of politicians about</w:t>
      </w:r>
      <w:r w:rsidRPr="00EE592E">
        <w:t xml:space="preserve"> the </w:t>
      </w:r>
      <w:r>
        <w:t xml:space="preserve">scarcity </w:t>
      </w:r>
      <w:r w:rsidRPr="00EE592E">
        <w:t>of resources</w:t>
      </w:r>
      <w:r>
        <w:t xml:space="preserve"> for social</w:t>
      </w:r>
      <w:r w:rsidRPr="00EE592E">
        <w:t xml:space="preserve"> s</w:t>
      </w:r>
      <w:r>
        <w:t>pending</w:t>
      </w:r>
      <w:r w:rsidRPr="00EE592E">
        <w:t xml:space="preserve">. Therefore, </w:t>
      </w:r>
      <w:r>
        <w:t>we</w:t>
      </w:r>
      <w:r w:rsidRPr="00EE592E">
        <w:t xml:space="preserve"> argue for </w:t>
      </w:r>
      <w:r>
        <w:t>urgency in</w:t>
      </w:r>
      <w:r w:rsidRPr="00EE592E">
        <w:t xml:space="preserve"> tackl</w:t>
      </w:r>
      <w:r>
        <w:t>ing</w:t>
      </w:r>
      <w:r w:rsidRPr="00EE592E">
        <w:t xml:space="preserve"> systemic challenges with the disbursement of the DACF for PWDs Fund to ensure effectiveness, efficiency and impact of the Fund even in the face of limited resources.</w:t>
      </w:r>
    </w:p>
    <w:p w14:paraId="0FEB18C1" w14:textId="77777777" w:rsidR="0032112B" w:rsidRPr="00160F5B" w:rsidRDefault="0032112B" w:rsidP="004E06F0">
      <w:pPr>
        <w:pStyle w:val="Style1"/>
      </w:pPr>
      <w:r w:rsidRPr="00160F5B">
        <w:t xml:space="preserve">Study Implications and Recommendations </w:t>
      </w:r>
    </w:p>
    <w:p w14:paraId="49215770" w14:textId="3EBD66D6" w:rsidR="0032112B" w:rsidRDefault="0032112B" w:rsidP="0032112B">
      <w:pPr>
        <w:pStyle w:val="Default"/>
        <w:numPr>
          <w:ilvl w:val="0"/>
          <w:numId w:val="3"/>
        </w:numPr>
        <w:spacing w:after="240" w:line="276" w:lineRule="auto"/>
      </w:pPr>
      <w:r>
        <w:t xml:space="preserve">Our findings strongly suggest </w:t>
      </w:r>
      <w:r w:rsidR="00D411B0">
        <w:t xml:space="preserve">that </w:t>
      </w:r>
      <w:r>
        <w:t xml:space="preserve">the disbursement of DACF for PWDs has no empirical basis for the selection of who benefits from the fund or not. The criteria of the DFMC based on individual’s ability to perform some daily duties, type, budget and sustainability of the income generating activity further creates barriers for most vulnerable PWDs who cannot perform these tasks. </w:t>
      </w:r>
    </w:p>
    <w:p w14:paraId="1F244DCA" w14:textId="2F48FF00" w:rsidR="0032112B" w:rsidRDefault="0032112B" w:rsidP="0032112B">
      <w:pPr>
        <w:pStyle w:val="Default"/>
        <w:spacing w:after="240" w:line="276" w:lineRule="auto"/>
        <w:ind w:left="720"/>
      </w:pPr>
      <w:r>
        <w:lastRenderedPageBreak/>
        <w:t xml:space="preserve">This paper recommends the need to roll out a project that would measure the disability status of all PWDs, categorize them and </w:t>
      </w:r>
      <w:r w:rsidR="00D411B0">
        <w:t xml:space="preserve">decide </w:t>
      </w:r>
      <w:r>
        <w:t xml:space="preserve">on which bases disbursement of the fund should be made. Here, this data would allow PWDs with capacities to engage in economic activities to be given substantial one time off budgetary allocation and other supports to establish their income source. This would pave </w:t>
      </w:r>
      <w:r w:rsidR="00D411B0">
        <w:t xml:space="preserve">the </w:t>
      </w:r>
      <w:r>
        <w:t>way for weaning them off the fund. This would free up substantially subsequent funds for the regular allocation to PWDs categorized as unable to perform such activities.</w:t>
      </w:r>
    </w:p>
    <w:p w14:paraId="4EC8F9A7" w14:textId="77777777" w:rsidR="0032112B" w:rsidRDefault="0032112B" w:rsidP="0032112B">
      <w:pPr>
        <w:pStyle w:val="Default"/>
        <w:numPr>
          <w:ilvl w:val="0"/>
          <w:numId w:val="3"/>
        </w:numPr>
        <w:spacing w:after="240" w:line="276" w:lineRule="auto"/>
      </w:pPr>
      <w:r>
        <w:t>The disbursement process is also impeded by district political heads such as the MMDCE. The DCE has no role per the NCPD guidelines hence must abstain from interfering in determining the beneficiaries of the Fund.</w:t>
      </w:r>
    </w:p>
    <w:p w14:paraId="0F1E4926" w14:textId="503C8448" w:rsidR="0032112B" w:rsidRDefault="0032112B" w:rsidP="0032112B">
      <w:pPr>
        <w:pStyle w:val="Default"/>
        <w:spacing w:after="240" w:line="276" w:lineRule="auto"/>
        <w:ind w:left="720"/>
      </w:pPr>
      <w:r>
        <w:t xml:space="preserve">It is recommended </w:t>
      </w:r>
      <w:r w:rsidR="00F474CA">
        <w:t xml:space="preserve">that the </w:t>
      </w:r>
      <w:r>
        <w:t>Regional Coordinating Council of the region and by extension the government of Ghana indicate to all MMDCEs to desist from discriminating on the basis of political affiliation in the disbursement of the Fund. The NCPD should also review the current guidelines to mandate all DFMCs to have a database at the district level that is fed into a national database to inform social policies targeted at PWDs.</w:t>
      </w:r>
    </w:p>
    <w:p w14:paraId="17E8E33D" w14:textId="77777777" w:rsidR="0032112B" w:rsidRPr="00160F5B" w:rsidRDefault="0032112B" w:rsidP="004E06F0">
      <w:pPr>
        <w:pStyle w:val="Style1"/>
      </w:pPr>
      <w:r w:rsidRPr="00160F5B">
        <w:t xml:space="preserve">Limitations of the Study </w:t>
      </w:r>
    </w:p>
    <w:p w14:paraId="5C6269FC" w14:textId="706578DE" w:rsidR="004E06F0" w:rsidRDefault="0032112B" w:rsidP="0032112B">
      <w:pPr>
        <w:pStyle w:val="Default"/>
        <w:spacing w:after="240" w:line="276" w:lineRule="auto"/>
      </w:pPr>
      <w:r>
        <w:t xml:space="preserve">The research focused only on the Upper East Region of Ghana out of all </w:t>
      </w:r>
      <w:r w:rsidR="00F474CA">
        <w:t>six</w:t>
      </w:r>
      <w:r>
        <w:t>t</w:t>
      </w:r>
      <w:r w:rsidR="00F474CA">
        <w:t>e</w:t>
      </w:r>
      <w:r>
        <w:t>en regions. Responses were also sampled from 26 members across all districts. This region is also the second poorest region, hence more PWDs expect to rely on the DACF for PWDs. There are poor regions with higher number of PWDs hence the situation may be more critical. There are also major metropolitan areas with high number of PWDs but less reliance on the Fund. It would be difficult, therefore, to generalize the findings to represent the situation of the whole country. This notwithstanding, there is the lack of any measurement to inform social policy intervention towards PWDs or any other social group.</w:t>
      </w:r>
    </w:p>
    <w:p w14:paraId="151879A4" w14:textId="77777777" w:rsidR="004E06F0" w:rsidRDefault="004E06F0">
      <w:pPr>
        <w:rPr>
          <w:rFonts w:eastAsiaTheme="minorHAnsi"/>
          <w:color w:val="000000"/>
          <w:lang w:eastAsia="en-US"/>
        </w:rPr>
      </w:pPr>
      <w:r>
        <w:br w:type="page"/>
      </w:r>
    </w:p>
    <w:p w14:paraId="4688C5AF" w14:textId="77777777" w:rsidR="0032112B" w:rsidRPr="00160F5B" w:rsidRDefault="0032112B" w:rsidP="004E06F0">
      <w:pPr>
        <w:pStyle w:val="Style1"/>
      </w:pPr>
      <w:r w:rsidRPr="00160F5B">
        <w:lastRenderedPageBreak/>
        <w:t>Conclusion</w:t>
      </w:r>
    </w:p>
    <w:p w14:paraId="08149BF3" w14:textId="7CB23F80" w:rsidR="000F4E42" w:rsidRDefault="0032112B" w:rsidP="00495D83">
      <w:pPr>
        <w:pStyle w:val="Default"/>
        <w:keepLines/>
        <w:spacing w:after="240" w:line="276" w:lineRule="auto"/>
      </w:pPr>
      <w:r>
        <w:t xml:space="preserve">Moving away from the usual studies of the impact of the DACF for PWDs, this study focused on the criteria for and transparency of the disbursement process across 13 districts in the Upper East Region. The study found that there are no empirical criteria informing </w:t>
      </w:r>
      <w:r w:rsidR="00C7588C">
        <w:t xml:space="preserve">the </w:t>
      </w:r>
      <w:r>
        <w:t>disbursement of the fund. Reliance on the ability of individual</w:t>
      </w:r>
      <w:r w:rsidR="00C7588C">
        <w:t>s</w:t>
      </w:r>
      <w:r>
        <w:t xml:space="preserve"> to perform some tasks further creates barriers to most vulnerable PWDs. The study also finds the gradual introduction of using the funds to satisfy patron-client networks of local political heads of districts amongst PWDs. The study recommends the need to use a social policy-oriented disability measurement system to identify PWDs in need of one-time support and PWDs who require regular support. The Regional Coordinating Councils that have oversight responsibility over MMDCEs and the Common Fund Administrator must ensure </w:t>
      </w:r>
      <w:r w:rsidR="00C7588C">
        <w:t xml:space="preserve">that </w:t>
      </w:r>
      <w:r>
        <w:t>these political heads desist from manipulating the Fund for political gains.</w:t>
      </w:r>
    </w:p>
    <w:p w14:paraId="08B80B42" w14:textId="06251737" w:rsidR="002510A0" w:rsidRDefault="002510A0" w:rsidP="00495D83">
      <w:pPr>
        <w:ind w:firstLine="0"/>
      </w:pPr>
      <w:r w:rsidRPr="00351D93">
        <w:rPr>
          <w:b/>
        </w:rPr>
        <w:t>Eric Elikem</w:t>
      </w:r>
      <w:r>
        <w:rPr>
          <w:b/>
          <w:vertAlign w:val="superscript"/>
        </w:rPr>
        <w:t xml:space="preserve"> </w:t>
      </w:r>
      <w:r w:rsidRPr="00351D93">
        <w:rPr>
          <w:b/>
        </w:rPr>
        <w:t>Ashiabi</w:t>
      </w:r>
      <w:r>
        <w:rPr>
          <w:b/>
        </w:rPr>
        <w:t xml:space="preserve"> </w:t>
      </w:r>
      <w:r>
        <w:t>had his M.A in Development and Governance from the University of Duisburg-Essen, Germany (DAAD Helmut-Schmidt scholar) and first degree in Political Science from the University of Ghana. He is currently a consultant on the social cohesion project in the German Development Institute (DIE). He has also worked as a research manager with TEERE a national NGO with focus on local governance.</w:t>
      </w:r>
    </w:p>
    <w:p w14:paraId="1794A55E" w14:textId="0940487D" w:rsidR="002510A0" w:rsidRDefault="002510A0" w:rsidP="002510A0">
      <w:pPr>
        <w:tabs>
          <w:tab w:val="left" w:pos="744"/>
        </w:tabs>
        <w:spacing w:after="120" w:line="240" w:lineRule="auto"/>
        <w:ind w:firstLine="0"/>
        <w:jc w:val="both"/>
      </w:pPr>
      <w:r w:rsidRPr="00351D93">
        <w:rPr>
          <w:b/>
        </w:rPr>
        <w:t>Avea Prosper</w:t>
      </w:r>
      <w:r>
        <w:rPr>
          <w:b/>
          <w:vertAlign w:val="superscript"/>
        </w:rPr>
        <w:t xml:space="preserve"> </w:t>
      </w:r>
      <w:r w:rsidRPr="00351D93">
        <w:rPr>
          <w:b/>
        </w:rPr>
        <w:t>Avea</w:t>
      </w:r>
      <w:r>
        <w:rPr>
          <w:b/>
        </w:rPr>
        <w:t xml:space="preserve"> </w:t>
      </w:r>
      <w:r>
        <w:t>had his first degree in Political Science from the University of Ghana. He is currently the Projects and resource mobilization Manager of TEERE. He is also in charge of the French Embassy and STAR-Ghana sponsored projects to improve the disbursement of the District Assembly Common Fund for PWDs in all districts of the Upper East Region.</w:t>
      </w:r>
    </w:p>
    <w:p w14:paraId="02298911" w14:textId="77777777" w:rsidR="002510A0" w:rsidRDefault="002510A0">
      <w:r>
        <w:br w:type="page"/>
      </w:r>
    </w:p>
    <w:sdt>
      <w:sdtPr>
        <w:rPr>
          <w:rFonts w:asciiTheme="minorHAnsi" w:eastAsiaTheme="minorHAnsi" w:hAnsiTheme="minorHAnsi" w:cstheme="minorBidi"/>
          <w:color w:val="auto"/>
          <w:sz w:val="22"/>
          <w:szCs w:val="22"/>
        </w:rPr>
        <w:tag w:val="CitaviBibliography"/>
        <w:id w:val="-1188907907"/>
        <w:placeholder>
          <w:docPart w:val="32FA25F940B43A409536618A0F947835"/>
        </w:placeholder>
      </w:sdtPr>
      <w:sdtEndPr>
        <w:rPr>
          <w:rFonts w:ascii="Times New Roman" w:hAnsi="Times New Roman" w:cs="Times New Roman"/>
          <w:sz w:val="24"/>
          <w:szCs w:val="24"/>
        </w:rPr>
      </w:sdtEndPr>
      <w:sdtContent>
        <w:p w14:paraId="19AF76CC" w14:textId="77777777" w:rsidR="0032112B" w:rsidRPr="003A53AB" w:rsidRDefault="0032112B" w:rsidP="0032112B">
          <w:pPr>
            <w:pStyle w:val="CitaviBibliographyHeading"/>
            <w:spacing w:after="240"/>
            <w:rPr>
              <w:rFonts w:ascii="Times New Roman" w:hAnsi="Times New Roman" w:cs="Times New Roman"/>
              <w:b/>
              <w:color w:val="auto"/>
              <w:sz w:val="24"/>
              <w:szCs w:val="24"/>
            </w:rPr>
          </w:pPr>
          <w:r w:rsidRPr="003A53AB">
            <w:rPr>
              <w:rFonts w:ascii="Times New Roman" w:hAnsi="Times New Roman" w:cs="Times New Roman"/>
              <w:sz w:val="24"/>
              <w:szCs w:val="24"/>
            </w:rPr>
            <w:fldChar w:fldCharType="begin"/>
          </w:r>
          <w:r w:rsidRPr="003A53AB">
            <w:rPr>
              <w:rFonts w:ascii="Times New Roman" w:hAnsi="Times New Roman" w:cs="Times New Roman"/>
              <w:sz w:val="24"/>
              <w:szCs w:val="24"/>
            </w:rPr>
            <w:instrText>ADDIN CitaviBibliography</w:instrText>
          </w:r>
          <w:r w:rsidRPr="003A53AB">
            <w:rPr>
              <w:rFonts w:ascii="Times New Roman" w:hAnsi="Times New Roman" w:cs="Times New Roman"/>
              <w:sz w:val="24"/>
              <w:szCs w:val="24"/>
            </w:rPr>
            <w:fldChar w:fldCharType="separate"/>
          </w:r>
          <w:r w:rsidRPr="003A53AB">
            <w:rPr>
              <w:rFonts w:ascii="Times New Roman" w:hAnsi="Times New Roman" w:cs="Times New Roman"/>
              <w:b/>
              <w:color w:val="auto"/>
              <w:sz w:val="24"/>
              <w:szCs w:val="24"/>
            </w:rPr>
            <w:t>References</w:t>
          </w:r>
        </w:p>
        <w:p w14:paraId="7B6D2874" w14:textId="77777777" w:rsidR="0032112B" w:rsidRPr="003A53AB" w:rsidRDefault="0032112B" w:rsidP="0032112B">
          <w:pPr>
            <w:pStyle w:val="CitaviBibliographyEntry"/>
            <w:spacing w:after="240"/>
            <w:rPr>
              <w:rFonts w:ascii="Times New Roman" w:hAnsi="Times New Roman" w:cs="Times New Roman"/>
              <w:sz w:val="24"/>
              <w:szCs w:val="24"/>
            </w:rPr>
          </w:pPr>
          <w:bookmarkStart w:id="10" w:name="_CTVL0019eadb83a82c34400896cd74349fdded6"/>
          <w:r w:rsidRPr="003A53AB">
            <w:rPr>
              <w:rFonts w:ascii="Times New Roman" w:hAnsi="Times New Roman" w:cs="Times New Roman"/>
              <w:sz w:val="24"/>
              <w:szCs w:val="24"/>
            </w:rPr>
            <w:t xml:space="preserve">Adamtey, R., Oduro, C. Y., &amp; Braimah, I. (2018). Implementation challenges of social protection policies in four districts in Ghana: The case of the District Assembly Common Fund meant for Persons with Disabilities. </w:t>
          </w:r>
          <w:bookmarkEnd w:id="10"/>
          <w:r w:rsidRPr="003A53AB">
            <w:rPr>
              <w:rFonts w:ascii="Times New Roman" w:hAnsi="Times New Roman" w:cs="Times New Roman"/>
              <w:i/>
              <w:sz w:val="24"/>
              <w:szCs w:val="24"/>
            </w:rPr>
            <w:t>Legon Journal of the Humanities</w:t>
          </w:r>
          <w:r w:rsidRPr="003A53AB">
            <w:rPr>
              <w:rFonts w:ascii="Times New Roman" w:hAnsi="Times New Roman" w:cs="Times New Roman"/>
              <w:sz w:val="24"/>
              <w:szCs w:val="24"/>
            </w:rPr>
            <w:t xml:space="preserve">, </w:t>
          </w:r>
          <w:r w:rsidRPr="003A53AB">
            <w:rPr>
              <w:rFonts w:ascii="Times New Roman" w:hAnsi="Times New Roman" w:cs="Times New Roman"/>
              <w:i/>
              <w:sz w:val="24"/>
              <w:szCs w:val="24"/>
            </w:rPr>
            <w:t>29</w:t>
          </w:r>
          <w:r w:rsidRPr="003A53AB">
            <w:rPr>
              <w:rFonts w:ascii="Times New Roman" w:hAnsi="Times New Roman" w:cs="Times New Roman"/>
              <w:sz w:val="24"/>
              <w:szCs w:val="24"/>
            </w:rPr>
            <w:t>, 26. https://doi.org/10.4314/ljh.v29i1.2</w:t>
          </w:r>
        </w:p>
        <w:p w14:paraId="25B5DAC3" w14:textId="77777777" w:rsidR="0032112B" w:rsidRPr="003A53AB" w:rsidRDefault="0032112B" w:rsidP="0032112B">
          <w:pPr>
            <w:pStyle w:val="CitaviBibliographyEntry"/>
            <w:spacing w:after="240"/>
            <w:rPr>
              <w:rFonts w:ascii="Times New Roman" w:hAnsi="Times New Roman" w:cs="Times New Roman"/>
              <w:sz w:val="24"/>
              <w:szCs w:val="24"/>
            </w:rPr>
          </w:pPr>
          <w:bookmarkStart w:id="11" w:name="_CTVL00162cd72c1908a4d34bf91796938e5d578"/>
          <w:r w:rsidRPr="003A53AB">
            <w:rPr>
              <w:rFonts w:ascii="Times New Roman" w:hAnsi="Times New Roman" w:cs="Times New Roman"/>
              <w:sz w:val="24"/>
              <w:szCs w:val="24"/>
            </w:rPr>
            <w:t>Adjei-Domfeh, P. (2015). Management of the Disability Common Fund: challenges and impact on the lives of persons with disabilities in Kumasi metropolis of Ghana (M.Sc). Kwame Nkrumah University Of Science And Technology, Kumasi, Ghana. Retrieved from http://ir.knust.edu.gh/xmlui/handle/123456789/8621?show=full</w:t>
          </w:r>
        </w:p>
        <w:p w14:paraId="4C961E9D" w14:textId="77777777" w:rsidR="0032112B" w:rsidRPr="003A53AB" w:rsidRDefault="0032112B" w:rsidP="0032112B">
          <w:pPr>
            <w:pStyle w:val="CitaviBibliographyEntry"/>
            <w:spacing w:after="240"/>
            <w:rPr>
              <w:rFonts w:ascii="Times New Roman" w:hAnsi="Times New Roman" w:cs="Times New Roman"/>
              <w:sz w:val="24"/>
              <w:szCs w:val="24"/>
            </w:rPr>
          </w:pPr>
          <w:bookmarkStart w:id="12" w:name="_CTVL001ff03931d45c3454a927b5599df07db30"/>
          <w:bookmarkEnd w:id="11"/>
          <w:r w:rsidRPr="003A53AB">
            <w:rPr>
              <w:rFonts w:ascii="Times New Roman" w:hAnsi="Times New Roman" w:cs="Times New Roman"/>
              <w:sz w:val="24"/>
              <w:szCs w:val="24"/>
            </w:rPr>
            <w:t xml:space="preserve">Admon-Rick, G. (2014). Impaired Encoding. </w:t>
          </w:r>
          <w:bookmarkEnd w:id="12"/>
          <w:r w:rsidRPr="003A53AB">
            <w:rPr>
              <w:rFonts w:ascii="Times New Roman" w:hAnsi="Times New Roman" w:cs="Times New Roman"/>
              <w:i/>
              <w:sz w:val="24"/>
              <w:szCs w:val="24"/>
            </w:rPr>
            <w:t>Science, Technology, &amp; Human Values</w:t>
          </w:r>
          <w:r w:rsidRPr="003A53AB">
            <w:rPr>
              <w:rFonts w:ascii="Times New Roman" w:hAnsi="Times New Roman" w:cs="Times New Roman"/>
              <w:sz w:val="24"/>
              <w:szCs w:val="24"/>
            </w:rPr>
            <w:t xml:space="preserve">, </w:t>
          </w:r>
          <w:r w:rsidRPr="003A53AB">
            <w:rPr>
              <w:rFonts w:ascii="Times New Roman" w:hAnsi="Times New Roman" w:cs="Times New Roman"/>
              <w:i/>
              <w:sz w:val="24"/>
              <w:szCs w:val="24"/>
            </w:rPr>
            <w:t>39</w:t>
          </w:r>
          <w:r w:rsidRPr="003A53AB">
            <w:rPr>
              <w:rFonts w:ascii="Times New Roman" w:hAnsi="Times New Roman" w:cs="Times New Roman"/>
              <w:sz w:val="24"/>
              <w:szCs w:val="24"/>
            </w:rPr>
            <w:t>, 105–129. https://doi.org/10.1177/0162243913508326</w:t>
          </w:r>
        </w:p>
        <w:p w14:paraId="36215A95" w14:textId="77777777" w:rsidR="0032112B" w:rsidRPr="003A53AB" w:rsidRDefault="0032112B" w:rsidP="0032112B">
          <w:pPr>
            <w:pStyle w:val="CitaviBibliographyEntry"/>
            <w:spacing w:after="240"/>
            <w:rPr>
              <w:rFonts w:ascii="Times New Roman" w:hAnsi="Times New Roman" w:cs="Times New Roman"/>
              <w:sz w:val="24"/>
              <w:szCs w:val="24"/>
            </w:rPr>
          </w:pPr>
          <w:bookmarkStart w:id="13" w:name="_CTVL00103f99cfd77e64c679292cb6698796f46"/>
          <w:r w:rsidRPr="003A53AB">
            <w:rPr>
              <w:rFonts w:ascii="Times New Roman" w:hAnsi="Times New Roman" w:cs="Times New Roman"/>
              <w:sz w:val="24"/>
              <w:szCs w:val="24"/>
            </w:rPr>
            <w:t>Agboga, R. S. (2015). The Contributions Of The Districts Disability Common Fund To The Well-Being Of Beneficiaries In Ada East District (M.A). University of Ghana, Accra, Ghana. Retrieved from http://ugspace.ug.edu.gh/handle/123456789/21814</w:t>
          </w:r>
        </w:p>
        <w:p w14:paraId="389CCF09" w14:textId="77777777" w:rsidR="0032112B" w:rsidRPr="003A53AB" w:rsidRDefault="0032112B" w:rsidP="0032112B">
          <w:pPr>
            <w:pStyle w:val="CitaviBibliographyEntry"/>
            <w:spacing w:after="240"/>
            <w:rPr>
              <w:rFonts w:ascii="Times New Roman" w:hAnsi="Times New Roman" w:cs="Times New Roman"/>
              <w:sz w:val="24"/>
              <w:szCs w:val="24"/>
            </w:rPr>
          </w:pPr>
          <w:bookmarkStart w:id="14" w:name="_CTVL001e4bde9f1dc8a416a98d2f9cb4a347146"/>
          <w:bookmarkEnd w:id="13"/>
          <w:r w:rsidRPr="003A53AB">
            <w:rPr>
              <w:rFonts w:ascii="Times New Roman" w:hAnsi="Times New Roman" w:cs="Times New Roman"/>
              <w:sz w:val="24"/>
              <w:szCs w:val="24"/>
            </w:rPr>
            <w:t xml:space="preserve">Barnes, C., &amp; Mercer, G. (1997). Breaking the Mould?: An introduction to doing disability research. In C. Barnes &amp; G. Mercer (Eds.), </w:t>
          </w:r>
          <w:bookmarkEnd w:id="14"/>
          <w:r w:rsidRPr="003A53AB">
            <w:rPr>
              <w:rFonts w:ascii="Times New Roman" w:hAnsi="Times New Roman" w:cs="Times New Roman"/>
              <w:i/>
              <w:sz w:val="24"/>
              <w:szCs w:val="24"/>
            </w:rPr>
            <w:t xml:space="preserve">Doing disability research </w:t>
          </w:r>
          <w:r w:rsidRPr="003A53AB">
            <w:rPr>
              <w:rFonts w:ascii="Times New Roman" w:hAnsi="Times New Roman" w:cs="Times New Roman"/>
              <w:sz w:val="24"/>
              <w:szCs w:val="24"/>
            </w:rPr>
            <w:t>(pp.</w:t>
          </w:r>
          <w:r>
            <w:rPr>
              <w:rFonts w:ascii="Times New Roman" w:hAnsi="Times New Roman" w:cs="Times New Roman"/>
              <w:sz w:val="24"/>
              <w:szCs w:val="24"/>
            </w:rPr>
            <w:t xml:space="preserve"> </w:t>
          </w:r>
          <w:r w:rsidRPr="003A53AB">
            <w:rPr>
              <w:rFonts w:ascii="Times New Roman" w:hAnsi="Times New Roman" w:cs="Times New Roman"/>
              <w:sz w:val="24"/>
              <w:szCs w:val="24"/>
            </w:rPr>
            <w:t>1–14). Leeds: Disability Press.</w:t>
          </w:r>
        </w:p>
        <w:p w14:paraId="72BF5BFE" w14:textId="77777777" w:rsidR="0032112B" w:rsidRPr="003A53AB" w:rsidRDefault="0032112B" w:rsidP="0032112B">
          <w:pPr>
            <w:pStyle w:val="CitaviBibliographyEntry"/>
            <w:spacing w:after="240"/>
            <w:rPr>
              <w:rFonts w:ascii="Times New Roman" w:hAnsi="Times New Roman" w:cs="Times New Roman"/>
              <w:sz w:val="24"/>
              <w:szCs w:val="24"/>
            </w:rPr>
          </w:pPr>
          <w:bookmarkStart w:id="15" w:name="_CTVL0015dfff9e9c1a84279b99a45a8d858ff85"/>
          <w:r w:rsidRPr="003A53AB">
            <w:rPr>
              <w:rFonts w:ascii="Times New Roman" w:hAnsi="Times New Roman" w:cs="Times New Roman"/>
              <w:sz w:val="24"/>
              <w:szCs w:val="24"/>
            </w:rPr>
            <w:t xml:space="preserve">Berg, R. L., &amp; Cassells, J. S. (Eds.). (1992). </w:t>
          </w:r>
          <w:bookmarkEnd w:id="15"/>
          <w:r w:rsidRPr="003A53AB">
            <w:rPr>
              <w:rFonts w:ascii="Times New Roman" w:hAnsi="Times New Roman" w:cs="Times New Roman"/>
              <w:i/>
              <w:sz w:val="24"/>
              <w:szCs w:val="24"/>
            </w:rPr>
            <w:t>The Second Fifty Years: Promoting Health and Preventing Disability</w:t>
          </w:r>
          <w:r w:rsidRPr="003A53AB">
            <w:rPr>
              <w:rFonts w:ascii="Times New Roman" w:hAnsi="Times New Roman" w:cs="Times New Roman"/>
              <w:sz w:val="24"/>
              <w:szCs w:val="24"/>
            </w:rPr>
            <w:t>. Washington (DC).</w:t>
          </w:r>
        </w:p>
        <w:p w14:paraId="3239034E" w14:textId="77777777" w:rsidR="0032112B" w:rsidRPr="003A53AB" w:rsidRDefault="0032112B" w:rsidP="0032112B">
          <w:pPr>
            <w:pStyle w:val="CitaviBibliographyEntry"/>
            <w:spacing w:after="240"/>
            <w:rPr>
              <w:rFonts w:ascii="Times New Roman" w:hAnsi="Times New Roman" w:cs="Times New Roman"/>
              <w:sz w:val="24"/>
              <w:szCs w:val="24"/>
            </w:rPr>
          </w:pPr>
          <w:bookmarkStart w:id="16" w:name="_CTVL00151c45c252f384d278e873858ad69ca9f"/>
          <w:r w:rsidRPr="003A53AB">
            <w:rPr>
              <w:rFonts w:ascii="Times New Roman" w:hAnsi="Times New Roman" w:cs="Times New Roman"/>
              <w:sz w:val="24"/>
              <w:szCs w:val="24"/>
            </w:rPr>
            <w:t xml:space="preserve">Bury, M. (2000). A comment on the ICIDH2. </w:t>
          </w:r>
          <w:bookmarkEnd w:id="16"/>
          <w:r w:rsidRPr="003A53AB">
            <w:rPr>
              <w:rFonts w:ascii="Times New Roman" w:hAnsi="Times New Roman" w:cs="Times New Roman"/>
              <w:i/>
              <w:sz w:val="24"/>
              <w:szCs w:val="24"/>
            </w:rPr>
            <w:t>Disability &amp; Society</w:t>
          </w:r>
          <w:r w:rsidRPr="003A53AB">
            <w:rPr>
              <w:rFonts w:ascii="Times New Roman" w:hAnsi="Times New Roman" w:cs="Times New Roman"/>
              <w:sz w:val="24"/>
              <w:szCs w:val="24"/>
            </w:rPr>
            <w:t xml:space="preserve">, </w:t>
          </w:r>
          <w:r w:rsidRPr="003A53AB">
            <w:rPr>
              <w:rFonts w:ascii="Times New Roman" w:hAnsi="Times New Roman" w:cs="Times New Roman"/>
              <w:i/>
              <w:sz w:val="24"/>
              <w:szCs w:val="24"/>
            </w:rPr>
            <w:t>15</w:t>
          </w:r>
          <w:r w:rsidRPr="003A53AB">
            <w:rPr>
              <w:rFonts w:ascii="Times New Roman" w:hAnsi="Times New Roman" w:cs="Times New Roman"/>
              <w:sz w:val="24"/>
              <w:szCs w:val="24"/>
            </w:rPr>
            <w:t>, 1073–1077. https://doi.org/10.1080/713662025</w:t>
          </w:r>
        </w:p>
        <w:p w14:paraId="50408DB1" w14:textId="77777777" w:rsidR="0032112B" w:rsidRPr="003A53AB" w:rsidRDefault="0032112B" w:rsidP="0032112B">
          <w:pPr>
            <w:pStyle w:val="CitaviBibliographyEntry"/>
            <w:spacing w:after="240"/>
            <w:rPr>
              <w:rFonts w:ascii="Times New Roman" w:hAnsi="Times New Roman" w:cs="Times New Roman"/>
              <w:sz w:val="24"/>
              <w:szCs w:val="24"/>
            </w:rPr>
          </w:pPr>
          <w:bookmarkStart w:id="17" w:name="_CTVL001f0bac50d57974f1c958e36340c1e30d2"/>
          <w:r w:rsidRPr="003A53AB">
            <w:rPr>
              <w:rFonts w:ascii="Times New Roman" w:hAnsi="Times New Roman" w:cs="Times New Roman"/>
              <w:sz w:val="24"/>
              <w:szCs w:val="24"/>
            </w:rPr>
            <w:t xml:space="preserve">Council of Europe (Ed.). (2002). </w:t>
          </w:r>
          <w:bookmarkEnd w:id="17"/>
          <w:r w:rsidRPr="003A53AB">
            <w:rPr>
              <w:rFonts w:ascii="Times New Roman" w:hAnsi="Times New Roman" w:cs="Times New Roman"/>
              <w:i/>
              <w:sz w:val="24"/>
              <w:szCs w:val="24"/>
            </w:rPr>
            <w:t>Integration of people with disabilities</w:t>
          </w:r>
          <w:r w:rsidRPr="003A53AB">
            <w:rPr>
              <w:rFonts w:ascii="Times New Roman" w:hAnsi="Times New Roman" w:cs="Times New Roman"/>
              <w:sz w:val="24"/>
              <w:szCs w:val="24"/>
            </w:rPr>
            <w:t xml:space="preserve">. </w:t>
          </w:r>
          <w:r w:rsidRPr="003A53AB">
            <w:rPr>
              <w:rFonts w:ascii="Times New Roman" w:hAnsi="Times New Roman" w:cs="Times New Roman"/>
              <w:i/>
              <w:sz w:val="24"/>
              <w:szCs w:val="24"/>
            </w:rPr>
            <w:t>Assessing disability in Europe - Similarities and differences</w:t>
          </w:r>
          <w:r w:rsidRPr="003A53AB">
            <w:rPr>
              <w:rFonts w:ascii="Times New Roman" w:hAnsi="Times New Roman" w:cs="Times New Roman"/>
              <w:sz w:val="24"/>
              <w:szCs w:val="24"/>
            </w:rPr>
            <w:t>. Strasbourg: Council of Europe Publ.</w:t>
          </w:r>
        </w:p>
        <w:p w14:paraId="5788AEA5" w14:textId="77777777" w:rsidR="0032112B" w:rsidRPr="003A53AB" w:rsidRDefault="0032112B" w:rsidP="0032112B">
          <w:pPr>
            <w:pStyle w:val="CitaviBibliographyEntry"/>
            <w:spacing w:after="240"/>
            <w:rPr>
              <w:rFonts w:ascii="Times New Roman" w:hAnsi="Times New Roman" w:cs="Times New Roman"/>
              <w:sz w:val="24"/>
              <w:szCs w:val="24"/>
            </w:rPr>
          </w:pPr>
          <w:bookmarkStart w:id="18" w:name="_CTVL00108c6c4f65cba48a39bf73382e709f870"/>
          <w:r w:rsidRPr="003A53AB">
            <w:rPr>
              <w:rFonts w:ascii="Times New Roman" w:hAnsi="Times New Roman" w:cs="Times New Roman"/>
              <w:sz w:val="24"/>
              <w:szCs w:val="24"/>
            </w:rPr>
            <w:t xml:space="preserve">District Assemblies Common Fund Secretariat. (2014). </w:t>
          </w:r>
          <w:bookmarkEnd w:id="18"/>
          <w:r w:rsidRPr="003A53AB">
            <w:rPr>
              <w:rFonts w:ascii="Times New Roman" w:hAnsi="Times New Roman" w:cs="Times New Roman"/>
              <w:i/>
              <w:sz w:val="24"/>
              <w:szCs w:val="24"/>
            </w:rPr>
            <w:t xml:space="preserve">The Common Fund Newsletter </w:t>
          </w:r>
          <w:r w:rsidRPr="003A53AB">
            <w:rPr>
              <w:rFonts w:ascii="Times New Roman" w:hAnsi="Times New Roman" w:cs="Times New Roman"/>
              <w:sz w:val="24"/>
              <w:szCs w:val="24"/>
            </w:rPr>
            <w:t>(No. 2). Accra. Retrieved from District Assemblies Common Fund Secretariat website: http://www.commonfund.gov.gh/Final%20DACF.pdf</w:t>
          </w:r>
        </w:p>
        <w:p w14:paraId="31A0C6A2" w14:textId="77777777" w:rsidR="0032112B" w:rsidRPr="003A53AB" w:rsidRDefault="0032112B" w:rsidP="0032112B">
          <w:pPr>
            <w:pStyle w:val="CitaviBibliographyEntry"/>
            <w:spacing w:after="240"/>
            <w:rPr>
              <w:rFonts w:ascii="Times New Roman" w:hAnsi="Times New Roman" w:cs="Times New Roman"/>
              <w:sz w:val="24"/>
              <w:szCs w:val="24"/>
            </w:rPr>
          </w:pPr>
          <w:bookmarkStart w:id="19" w:name="_CTVL001a901e30001aa42ad9020ea24163e8074"/>
          <w:r w:rsidRPr="003A53AB">
            <w:rPr>
              <w:rFonts w:ascii="Times New Roman" w:hAnsi="Times New Roman" w:cs="Times New Roman"/>
              <w:sz w:val="24"/>
              <w:szCs w:val="24"/>
            </w:rPr>
            <w:t>District Assemblies Common Fund Secretariat. (2018). Upper East Region 2018: Yearly Funds for Upper East Rion. Retrieved from http://www.commonfund.gov.gh/index.php?option=com_content&amp;view=article&amp;id=379&amp;Itemid=395</w:t>
          </w:r>
        </w:p>
        <w:p w14:paraId="7FF114C2" w14:textId="77777777" w:rsidR="0032112B" w:rsidRPr="003A53AB" w:rsidRDefault="0032112B" w:rsidP="0032112B">
          <w:pPr>
            <w:pStyle w:val="CitaviBibliographyEntry"/>
            <w:spacing w:after="240"/>
            <w:rPr>
              <w:rFonts w:ascii="Times New Roman" w:hAnsi="Times New Roman" w:cs="Times New Roman"/>
              <w:sz w:val="24"/>
              <w:szCs w:val="24"/>
            </w:rPr>
          </w:pPr>
          <w:bookmarkStart w:id="20" w:name="_CTVL0014d8f56d0058c41c8b8ec49dc4f4e1644"/>
          <w:bookmarkEnd w:id="19"/>
          <w:r w:rsidRPr="003A53AB">
            <w:rPr>
              <w:rFonts w:ascii="Times New Roman" w:hAnsi="Times New Roman" w:cs="Times New Roman"/>
              <w:sz w:val="24"/>
              <w:szCs w:val="24"/>
            </w:rPr>
            <w:lastRenderedPageBreak/>
            <w:t xml:space="preserve">Drabek, M. L. (2014). </w:t>
          </w:r>
          <w:bookmarkEnd w:id="20"/>
          <w:r w:rsidRPr="003A53AB">
            <w:rPr>
              <w:rFonts w:ascii="Times New Roman" w:hAnsi="Times New Roman" w:cs="Times New Roman"/>
              <w:i/>
              <w:sz w:val="24"/>
              <w:szCs w:val="24"/>
            </w:rPr>
            <w:t>Classify and label: The unintended marginalization of social groups</w:t>
          </w:r>
          <w:r w:rsidRPr="003A53AB">
            <w:rPr>
              <w:rFonts w:ascii="Times New Roman" w:hAnsi="Times New Roman" w:cs="Times New Roman"/>
              <w:sz w:val="24"/>
              <w:szCs w:val="24"/>
            </w:rPr>
            <w:t>. Lanham, Md.: Lexington Books.</w:t>
          </w:r>
        </w:p>
        <w:p w14:paraId="5EB6437F" w14:textId="77777777" w:rsidR="0032112B" w:rsidRPr="003A53AB" w:rsidRDefault="0032112B" w:rsidP="0032112B">
          <w:pPr>
            <w:pStyle w:val="CitaviBibliographyEntry"/>
            <w:spacing w:after="240"/>
            <w:rPr>
              <w:rFonts w:ascii="Times New Roman" w:hAnsi="Times New Roman" w:cs="Times New Roman"/>
              <w:sz w:val="24"/>
              <w:szCs w:val="24"/>
            </w:rPr>
          </w:pPr>
          <w:bookmarkStart w:id="21" w:name="_CTVL0014d6cd9c6317045828c516331a9be4d8c"/>
          <w:r w:rsidRPr="003A53AB">
            <w:rPr>
              <w:rFonts w:ascii="Times New Roman" w:hAnsi="Times New Roman" w:cs="Times New Roman"/>
              <w:sz w:val="24"/>
              <w:szCs w:val="24"/>
            </w:rPr>
            <w:t xml:space="preserve">Drake, R. F. (1999). </w:t>
          </w:r>
          <w:bookmarkEnd w:id="21"/>
          <w:r w:rsidRPr="003A53AB">
            <w:rPr>
              <w:rFonts w:ascii="Times New Roman" w:hAnsi="Times New Roman" w:cs="Times New Roman"/>
              <w:i/>
              <w:sz w:val="24"/>
              <w:szCs w:val="24"/>
            </w:rPr>
            <w:t>Understanding disability policies</w:t>
          </w:r>
          <w:r w:rsidRPr="003A53AB">
            <w:rPr>
              <w:rFonts w:ascii="Times New Roman" w:hAnsi="Times New Roman" w:cs="Times New Roman"/>
              <w:sz w:val="24"/>
              <w:szCs w:val="24"/>
            </w:rPr>
            <w:t>. Basingstoke: Macmillan.</w:t>
          </w:r>
        </w:p>
        <w:p w14:paraId="11484411" w14:textId="77777777" w:rsidR="0032112B" w:rsidRPr="003A53AB" w:rsidRDefault="0032112B" w:rsidP="0032112B">
          <w:pPr>
            <w:pStyle w:val="CitaviBibliographyEntry"/>
            <w:spacing w:after="240"/>
            <w:rPr>
              <w:rFonts w:ascii="Times New Roman" w:hAnsi="Times New Roman" w:cs="Times New Roman"/>
              <w:sz w:val="24"/>
              <w:szCs w:val="24"/>
            </w:rPr>
          </w:pPr>
          <w:bookmarkStart w:id="22" w:name="_CTVL00109c9827073f5439e8085e360135c0c64"/>
          <w:r w:rsidRPr="003A53AB">
            <w:rPr>
              <w:rFonts w:ascii="Times New Roman" w:hAnsi="Times New Roman" w:cs="Times New Roman"/>
              <w:sz w:val="24"/>
              <w:szCs w:val="24"/>
            </w:rPr>
            <w:t xml:space="preserve">Edusei, A. K., Adjei-Domfeh, P., Mprah, W. K., Opoku, M. P., Badu, E., &amp; Appiah, C. S. (2016). Assessing the Impact and Uses of the Disability Common Fund Among Persons with Disabilities in Kumasi Metropolis in Ghana. </w:t>
          </w:r>
          <w:bookmarkEnd w:id="22"/>
          <w:r w:rsidRPr="003A53AB">
            <w:rPr>
              <w:rFonts w:ascii="Times New Roman" w:hAnsi="Times New Roman" w:cs="Times New Roman"/>
              <w:i/>
              <w:sz w:val="24"/>
              <w:szCs w:val="24"/>
            </w:rPr>
            <w:t>REVIEW of DISABILITY STUDIES: an INTERNATIONAL JOURNAL</w:t>
          </w:r>
          <w:r w:rsidRPr="003A53AB">
            <w:rPr>
              <w:rFonts w:ascii="Times New Roman" w:hAnsi="Times New Roman" w:cs="Times New Roman"/>
              <w:sz w:val="24"/>
              <w:szCs w:val="24"/>
            </w:rPr>
            <w:t xml:space="preserve">, </w:t>
          </w:r>
          <w:r w:rsidRPr="003A53AB">
            <w:rPr>
              <w:rFonts w:ascii="Times New Roman" w:hAnsi="Times New Roman" w:cs="Times New Roman"/>
              <w:i/>
              <w:sz w:val="24"/>
              <w:szCs w:val="24"/>
            </w:rPr>
            <w:t>12</w:t>
          </w:r>
          <w:r w:rsidRPr="003A53AB">
            <w:rPr>
              <w:rFonts w:ascii="Times New Roman" w:hAnsi="Times New Roman" w:cs="Times New Roman"/>
              <w:sz w:val="24"/>
              <w:szCs w:val="24"/>
            </w:rPr>
            <w:t>. Retrieved from https://www.rdsjournal.org/index.php/journal/article/download/526/1718</w:t>
          </w:r>
        </w:p>
        <w:p w14:paraId="1C680D5B" w14:textId="77777777" w:rsidR="0032112B" w:rsidRPr="003A53AB" w:rsidRDefault="0032112B" w:rsidP="0032112B">
          <w:pPr>
            <w:pStyle w:val="CitaviBibliographyEntry"/>
            <w:spacing w:after="240"/>
            <w:rPr>
              <w:rFonts w:ascii="Times New Roman" w:hAnsi="Times New Roman" w:cs="Times New Roman"/>
              <w:sz w:val="24"/>
              <w:szCs w:val="24"/>
            </w:rPr>
          </w:pPr>
          <w:bookmarkStart w:id="23" w:name="_CTVL001f741763941374596a0151146c0818000"/>
          <w:r w:rsidRPr="003A53AB">
            <w:rPr>
              <w:rFonts w:ascii="Times New Roman" w:hAnsi="Times New Roman" w:cs="Times New Roman"/>
              <w:sz w:val="24"/>
              <w:szCs w:val="24"/>
            </w:rPr>
            <w:t xml:space="preserve">Employment and Social Affairs. (2002). </w:t>
          </w:r>
          <w:bookmarkEnd w:id="23"/>
          <w:r w:rsidRPr="003A53AB">
            <w:rPr>
              <w:rFonts w:ascii="Times New Roman" w:hAnsi="Times New Roman" w:cs="Times New Roman"/>
              <w:i/>
              <w:sz w:val="24"/>
              <w:szCs w:val="24"/>
            </w:rPr>
            <w:t>Definition of Disability in Europe: A Comparative Analysis</w:t>
          </w:r>
          <w:r w:rsidRPr="003A53AB">
            <w:rPr>
              <w:rFonts w:ascii="Times New Roman" w:hAnsi="Times New Roman" w:cs="Times New Roman"/>
              <w:sz w:val="24"/>
              <w:szCs w:val="24"/>
            </w:rPr>
            <w:t>. Brunel University.</w:t>
          </w:r>
        </w:p>
        <w:p w14:paraId="5ED512FB" w14:textId="77777777" w:rsidR="0032112B" w:rsidRPr="003A53AB" w:rsidRDefault="0032112B" w:rsidP="0032112B">
          <w:pPr>
            <w:pStyle w:val="CitaviBibliographyEntry"/>
            <w:spacing w:after="240"/>
            <w:rPr>
              <w:rFonts w:ascii="Times New Roman" w:hAnsi="Times New Roman" w:cs="Times New Roman"/>
              <w:sz w:val="24"/>
              <w:szCs w:val="24"/>
            </w:rPr>
          </w:pPr>
          <w:bookmarkStart w:id="24" w:name="_CTVL0019cfb9087acda4123baf189063cba6f8a"/>
          <w:r w:rsidRPr="003A53AB">
            <w:rPr>
              <w:rFonts w:ascii="Times New Roman" w:hAnsi="Times New Roman" w:cs="Times New Roman"/>
              <w:sz w:val="24"/>
              <w:szCs w:val="24"/>
            </w:rPr>
            <w:t xml:space="preserve">Fougeyrollas, P., &amp; Beauregard, L. (2001). Disability: An Interactive Person-Environment Social Creation. In G. L. Albrecht, K. D. Seelman, &amp; M. Bury (Eds.), </w:t>
          </w:r>
          <w:bookmarkEnd w:id="24"/>
          <w:r w:rsidRPr="003A53AB">
            <w:rPr>
              <w:rFonts w:ascii="Times New Roman" w:hAnsi="Times New Roman" w:cs="Times New Roman"/>
              <w:i/>
              <w:sz w:val="24"/>
              <w:szCs w:val="24"/>
            </w:rPr>
            <w:t xml:space="preserve">Handbook of disability studies </w:t>
          </w:r>
          <w:r w:rsidRPr="003A53AB">
            <w:rPr>
              <w:rFonts w:ascii="Times New Roman" w:hAnsi="Times New Roman" w:cs="Times New Roman"/>
              <w:sz w:val="24"/>
              <w:szCs w:val="24"/>
            </w:rPr>
            <w:t>(pp. 171–194). Thousand Oaks, Calif.: Sage Publications. https://doi.org/10.4135/9781412976251.n7</w:t>
          </w:r>
        </w:p>
        <w:p w14:paraId="2F46067E" w14:textId="77777777" w:rsidR="0032112B" w:rsidRPr="003A53AB" w:rsidRDefault="0032112B" w:rsidP="0032112B">
          <w:pPr>
            <w:pStyle w:val="CitaviBibliographyEntry"/>
            <w:spacing w:after="240"/>
            <w:rPr>
              <w:rFonts w:ascii="Times New Roman" w:hAnsi="Times New Roman" w:cs="Times New Roman"/>
              <w:sz w:val="24"/>
              <w:szCs w:val="24"/>
            </w:rPr>
          </w:pPr>
          <w:bookmarkStart w:id="25" w:name="_CTVL001cbf981ec0a9947dbb1e53dd8ce490d4b"/>
          <w:r w:rsidRPr="003A53AB">
            <w:rPr>
              <w:rFonts w:ascii="Times New Roman" w:hAnsi="Times New Roman" w:cs="Times New Roman"/>
              <w:sz w:val="24"/>
              <w:szCs w:val="24"/>
            </w:rPr>
            <w:t xml:space="preserve">Fratello, F., &amp; Scorretti, C. (2002). Comparative Analysis Of The Typology Of Assessment Criteria Used For The Allocation Of Benefits In Cash And In Kind To Persons With Disabilities. In Council of Europe (Ed.), </w:t>
          </w:r>
          <w:bookmarkEnd w:id="25"/>
          <w:r w:rsidRPr="003A53AB">
            <w:rPr>
              <w:rFonts w:ascii="Times New Roman" w:hAnsi="Times New Roman" w:cs="Times New Roman"/>
              <w:i/>
              <w:sz w:val="24"/>
              <w:szCs w:val="24"/>
            </w:rPr>
            <w:t xml:space="preserve">Integration of people with disabilities. Assessing disability in Europe - Similarities and differences </w:t>
          </w:r>
          <w:r w:rsidRPr="003A53AB">
            <w:rPr>
              <w:rFonts w:ascii="Times New Roman" w:hAnsi="Times New Roman" w:cs="Times New Roman"/>
              <w:sz w:val="24"/>
              <w:szCs w:val="24"/>
            </w:rPr>
            <w:t>(pp. 135–155). Strasbourg: Council of Europe Publ.</w:t>
          </w:r>
        </w:p>
        <w:p w14:paraId="2C73EB6A" w14:textId="77777777" w:rsidR="0032112B" w:rsidRPr="003A53AB" w:rsidRDefault="0032112B" w:rsidP="0032112B">
          <w:pPr>
            <w:pStyle w:val="CitaviBibliographyEntry"/>
            <w:spacing w:after="240"/>
            <w:rPr>
              <w:rFonts w:ascii="Times New Roman" w:hAnsi="Times New Roman" w:cs="Times New Roman"/>
              <w:sz w:val="24"/>
              <w:szCs w:val="24"/>
            </w:rPr>
          </w:pPr>
          <w:bookmarkStart w:id="26" w:name="_CTVL00156c21eea45dc473d84b6b3162768995c"/>
          <w:r w:rsidRPr="003A53AB">
            <w:rPr>
              <w:rFonts w:ascii="Times New Roman" w:hAnsi="Times New Roman" w:cs="Times New Roman"/>
              <w:sz w:val="24"/>
              <w:szCs w:val="24"/>
            </w:rPr>
            <w:t xml:space="preserve">Ghana Federation of the Disabled. (n.d). </w:t>
          </w:r>
          <w:bookmarkEnd w:id="26"/>
          <w:r w:rsidRPr="003A53AB">
            <w:rPr>
              <w:rFonts w:ascii="Times New Roman" w:hAnsi="Times New Roman" w:cs="Times New Roman"/>
              <w:i/>
              <w:sz w:val="24"/>
              <w:szCs w:val="24"/>
            </w:rPr>
            <w:t>The Disability Situation in Ghana</w:t>
          </w:r>
          <w:r w:rsidRPr="003A53AB">
            <w:rPr>
              <w:rFonts w:ascii="Times New Roman" w:hAnsi="Times New Roman" w:cs="Times New Roman"/>
              <w:sz w:val="24"/>
              <w:szCs w:val="24"/>
            </w:rPr>
            <w:t>. Retrieved from https://www.medbox.org/gh-disability/the-disability-situation-in-ghana/preview?</w:t>
          </w:r>
        </w:p>
        <w:p w14:paraId="761AFA9A" w14:textId="77777777" w:rsidR="0032112B" w:rsidRPr="003A53AB" w:rsidRDefault="0032112B" w:rsidP="0032112B">
          <w:pPr>
            <w:pStyle w:val="CitaviBibliographyEntry"/>
            <w:spacing w:after="240"/>
            <w:rPr>
              <w:rFonts w:ascii="Times New Roman" w:hAnsi="Times New Roman" w:cs="Times New Roman"/>
              <w:sz w:val="24"/>
              <w:szCs w:val="24"/>
            </w:rPr>
          </w:pPr>
          <w:bookmarkStart w:id="27" w:name="_CTVL00115cf67f4b08a4db4a6b527fea1990c48"/>
          <w:r w:rsidRPr="003A53AB">
            <w:rPr>
              <w:rFonts w:ascii="Times New Roman" w:hAnsi="Times New Roman" w:cs="Times New Roman"/>
              <w:sz w:val="24"/>
              <w:szCs w:val="24"/>
            </w:rPr>
            <w:t xml:space="preserve">Ghana Statistical Service. (2014). </w:t>
          </w:r>
          <w:bookmarkEnd w:id="27"/>
          <w:r w:rsidRPr="003A53AB">
            <w:rPr>
              <w:rFonts w:ascii="Times New Roman" w:hAnsi="Times New Roman" w:cs="Times New Roman"/>
              <w:i/>
              <w:sz w:val="24"/>
              <w:szCs w:val="24"/>
            </w:rPr>
            <w:t>2010 Population and Housing Census Report: Disability in Ghana</w:t>
          </w:r>
          <w:r w:rsidRPr="003A53AB">
            <w:rPr>
              <w:rFonts w:ascii="Times New Roman" w:hAnsi="Times New Roman" w:cs="Times New Roman"/>
              <w:sz w:val="24"/>
              <w:szCs w:val="24"/>
            </w:rPr>
            <w:t>. Accra.</w:t>
          </w:r>
        </w:p>
        <w:p w14:paraId="040CCF86" w14:textId="77777777" w:rsidR="0032112B" w:rsidRPr="003A53AB" w:rsidRDefault="0032112B" w:rsidP="0032112B">
          <w:pPr>
            <w:pStyle w:val="CitaviBibliographyEntry"/>
            <w:spacing w:after="240"/>
            <w:rPr>
              <w:rFonts w:ascii="Times New Roman" w:hAnsi="Times New Roman" w:cs="Times New Roman"/>
              <w:sz w:val="24"/>
              <w:szCs w:val="24"/>
            </w:rPr>
          </w:pPr>
          <w:bookmarkStart w:id="28" w:name="_CTVL0013a7318b4daa5469981253c6a52ab5e6a"/>
          <w:r w:rsidRPr="003A53AB">
            <w:rPr>
              <w:rFonts w:ascii="Times New Roman" w:hAnsi="Times New Roman" w:cs="Times New Roman"/>
              <w:sz w:val="24"/>
              <w:szCs w:val="24"/>
            </w:rPr>
            <w:t>Ghanaweb (2018a, January 29). Government pays GHC31m to PWDs, HIV patients. Accra: Ghanaweb. Retrieved from https://www.ghanaweb.com/GhanaHomePage/NewsArchive/Government-pays-GHC31m-to-PWDs-HIV-patients-621603</w:t>
          </w:r>
        </w:p>
        <w:p w14:paraId="7A81F89B" w14:textId="77777777" w:rsidR="0032112B" w:rsidRPr="003A53AB" w:rsidRDefault="0032112B" w:rsidP="0032112B">
          <w:pPr>
            <w:pStyle w:val="CitaviBibliographyEntry"/>
            <w:spacing w:after="240"/>
            <w:rPr>
              <w:rFonts w:ascii="Times New Roman" w:hAnsi="Times New Roman" w:cs="Times New Roman"/>
              <w:sz w:val="24"/>
              <w:szCs w:val="24"/>
            </w:rPr>
          </w:pPr>
          <w:bookmarkStart w:id="29" w:name="_CTVL001279b85a39a3944d3aa9fe809ac5120de"/>
          <w:bookmarkEnd w:id="28"/>
          <w:r w:rsidRPr="003A53AB">
            <w:rPr>
              <w:rFonts w:ascii="Times New Roman" w:hAnsi="Times New Roman" w:cs="Times New Roman"/>
              <w:sz w:val="24"/>
              <w:szCs w:val="24"/>
            </w:rPr>
            <w:t>Ghanaweb (2018b, June 4). Sagnarigu MCE outlines new disbursement modalities of PWDS share of DACF. Accra: Ghanaweb. Retrieved from https://www.ghanaweb.com/GhanaHomePage/NewsArchive/Sagnarigu-MCE-outlines-new-disbursement-modalities-of-PWDS-share-of-DACF-657490</w:t>
          </w:r>
        </w:p>
        <w:p w14:paraId="672B4399" w14:textId="77777777" w:rsidR="0032112B" w:rsidRPr="003A53AB" w:rsidRDefault="0032112B" w:rsidP="0032112B">
          <w:pPr>
            <w:pStyle w:val="CitaviBibliographyEntry"/>
            <w:spacing w:after="240"/>
            <w:rPr>
              <w:rFonts w:ascii="Times New Roman" w:hAnsi="Times New Roman" w:cs="Times New Roman"/>
              <w:sz w:val="24"/>
              <w:szCs w:val="24"/>
            </w:rPr>
          </w:pPr>
          <w:bookmarkStart w:id="30" w:name="_CTVL001ea777e8a98aa4698bb7228b667f98350"/>
          <w:bookmarkEnd w:id="29"/>
          <w:r w:rsidRPr="003A53AB">
            <w:rPr>
              <w:rFonts w:ascii="Times New Roman" w:hAnsi="Times New Roman" w:cs="Times New Roman"/>
              <w:sz w:val="24"/>
              <w:szCs w:val="24"/>
            </w:rPr>
            <w:lastRenderedPageBreak/>
            <w:t>Ghanaweb (2018c, October 29). We are implementing growth-inclusive and human-centred policies - Dr. Bawumia. Accra: Ghanaweb. Retrieved from https://www.ghanaweb.com/GhanaHomePage/NewsArchive/We-are-implementing-growth-inclusive-and-human-centred-policies-Dr-Bawumia-696337</w:t>
          </w:r>
        </w:p>
        <w:p w14:paraId="01CD3700" w14:textId="77777777" w:rsidR="0032112B" w:rsidRPr="003A53AB" w:rsidRDefault="0032112B" w:rsidP="0032112B">
          <w:pPr>
            <w:pStyle w:val="CitaviBibliographyEntry"/>
            <w:spacing w:after="240"/>
            <w:rPr>
              <w:rFonts w:ascii="Times New Roman" w:hAnsi="Times New Roman" w:cs="Times New Roman"/>
              <w:sz w:val="24"/>
              <w:szCs w:val="24"/>
            </w:rPr>
          </w:pPr>
          <w:bookmarkStart w:id="31" w:name="_CTVL001ca5976d32db440d2a6c56391c4f81c5f"/>
          <w:bookmarkEnd w:id="30"/>
          <w:r w:rsidRPr="003A53AB">
            <w:rPr>
              <w:rFonts w:ascii="Times New Roman" w:hAnsi="Times New Roman" w:cs="Times New Roman"/>
              <w:sz w:val="24"/>
              <w:szCs w:val="24"/>
            </w:rPr>
            <w:t xml:space="preserve">Gyamfi, E. A. (2013). Ghana: Country Report. In C. G. Ngwena, I. Grobbelaar‐du Plessis, H. Combrinck, &amp; S. D. Kamga (Eds.), </w:t>
          </w:r>
          <w:bookmarkEnd w:id="31"/>
          <w:r w:rsidRPr="003A53AB">
            <w:rPr>
              <w:rFonts w:ascii="Times New Roman" w:hAnsi="Times New Roman" w:cs="Times New Roman"/>
              <w:i/>
              <w:sz w:val="24"/>
              <w:szCs w:val="24"/>
            </w:rPr>
            <w:t xml:space="preserve">African disability rights yearbook 2013 </w:t>
          </w:r>
          <w:r w:rsidRPr="003A53AB">
            <w:rPr>
              <w:rFonts w:ascii="Times New Roman" w:hAnsi="Times New Roman" w:cs="Times New Roman"/>
              <w:sz w:val="24"/>
              <w:szCs w:val="24"/>
            </w:rPr>
            <w:t>(pp. 221–243). Pretoria: Pretoria University Law Press (PULP).</w:t>
          </w:r>
        </w:p>
        <w:p w14:paraId="38C3BC7D" w14:textId="77777777" w:rsidR="0032112B" w:rsidRPr="003A53AB" w:rsidRDefault="0032112B" w:rsidP="0032112B">
          <w:pPr>
            <w:pStyle w:val="CitaviBibliographyEntry"/>
            <w:spacing w:after="240"/>
            <w:rPr>
              <w:rFonts w:ascii="Times New Roman" w:hAnsi="Times New Roman" w:cs="Times New Roman"/>
              <w:sz w:val="24"/>
              <w:szCs w:val="24"/>
            </w:rPr>
          </w:pPr>
          <w:bookmarkStart w:id="32" w:name="_CTVL001efee13cf7dde430eb19627a35fed9a2c"/>
          <w:r w:rsidRPr="003A53AB">
            <w:rPr>
              <w:rFonts w:ascii="Times New Roman" w:hAnsi="Times New Roman" w:cs="Times New Roman"/>
              <w:sz w:val="24"/>
              <w:szCs w:val="24"/>
            </w:rPr>
            <w:t xml:space="preserve">Hemmingsson, H., &amp; Jonsson, H. (2005). An occupational perspective on the concept of participation in the International Classification of Functioning, Disability and Health--some critical remarks. </w:t>
          </w:r>
          <w:bookmarkEnd w:id="32"/>
          <w:r w:rsidRPr="003A53AB">
            <w:rPr>
              <w:rFonts w:ascii="Times New Roman" w:hAnsi="Times New Roman" w:cs="Times New Roman"/>
              <w:i/>
              <w:sz w:val="24"/>
              <w:szCs w:val="24"/>
            </w:rPr>
            <w:t>The American Journal of Occupational Therapy : Official Publication of the American Occupational Therapy Association</w:t>
          </w:r>
          <w:r w:rsidRPr="003A53AB">
            <w:rPr>
              <w:rFonts w:ascii="Times New Roman" w:hAnsi="Times New Roman" w:cs="Times New Roman"/>
              <w:sz w:val="24"/>
              <w:szCs w:val="24"/>
            </w:rPr>
            <w:t xml:space="preserve">, </w:t>
          </w:r>
          <w:r w:rsidRPr="003A53AB">
            <w:rPr>
              <w:rFonts w:ascii="Times New Roman" w:hAnsi="Times New Roman" w:cs="Times New Roman"/>
              <w:i/>
              <w:sz w:val="24"/>
              <w:szCs w:val="24"/>
            </w:rPr>
            <w:t>59</w:t>
          </w:r>
          <w:r w:rsidRPr="003A53AB">
            <w:rPr>
              <w:rFonts w:ascii="Times New Roman" w:hAnsi="Times New Roman" w:cs="Times New Roman"/>
              <w:sz w:val="24"/>
              <w:szCs w:val="24"/>
            </w:rPr>
            <w:t>, 569–576.</w:t>
          </w:r>
        </w:p>
        <w:p w14:paraId="4822D7CF" w14:textId="77777777" w:rsidR="0032112B" w:rsidRPr="003A53AB" w:rsidRDefault="0032112B" w:rsidP="0032112B">
          <w:pPr>
            <w:pStyle w:val="CitaviBibliographyEntry"/>
            <w:spacing w:after="240"/>
            <w:rPr>
              <w:rFonts w:ascii="Times New Roman" w:hAnsi="Times New Roman" w:cs="Times New Roman"/>
              <w:sz w:val="24"/>
              <w:szCs w:val="24"/>
            </w:rPr>
          </w:pPr>
          <w:bookmarkStart w:id="33" w:name="_CTVL001e2cc1785cefc4709a817dafe5cba3461"/>
          <w:r w:rsidRPr="003A53AB">
            <w:rPr>
              <w:rFonts w:ascii="Times New Roman" w:hAnsi="Times New Roman" w:cs="Times New Roman"/>
              <w:sz w:val="24"/>
              <w:szCs w:val="24"/>
            </w:rPr>
            <w:t xml:space="preserve">Imrie, R. (2004). Demystifying disability: a review of the International Classification of Functioning, Disability and Health. </w:t>
          </w:r>
          <w:bookmarkEnd w:id="33"/>
          <w:r w:rsidRPr="003A53AB">
            <w:rPr>
              <w:rFonts w:ascii="Times New Roman" w:hAnsi="Times New Roman" w:cs="Times New Roman"/>
              <w:i/>
              <w:sz w:val="24"/>
              <w:szCs w:val="24"/>
            </w:rPr>
            <w:t>Sociology of Health &amp; Illness</w:t>
          </w:r>
          <w:r w:rsidRPr="003A53AB">
            <w:rPr>
              <w:rFonts w:ascii="Times New Roman" w:hAnsi="Times New Roman" w:cs="Times New Roman"/>
              <w:sz w:val="24"/>
              <w:szCs w:val="24"/>
            </w:rPr>
            <w:t xml:space="preserve">, </w:t>
          </w:r>
          <w:r w:rsidRPr="003A53AB">
            <w:rPr>
              <w:rFonts w:ascii="Times New Roman" w:hAnsi="Times New Roman" w:cs="Times New Roman"/>
              <w:i/>
              <w:sz w:val="24"/>
              <w:szCs w:val="24"/>
            </w:rPr>
            <w:t>26</w:t>
          </w:r>
          <w:r w:rsidRPr="003A53AB">
            <w:rPr>
              <w:rFonts w:ascii="Times New Roman" w:hAnsi="Times New Roman" w:cs="Times New Roman"/>
              <w:sz w:val="24"/>
              <w:szCs w:val="24"/>
            </w:rPr>
            <w:t>, 287–305. https://doi.org/10.1111/j.1467-9566.2004.00391.x</w:t>
          </w:r>
        </w:p>
        <w:p w14:paraId="7BBE0D37" w14:textId="77777777" w:rsidR="0032112B" w:rsidRPr="003A53AB" w:rsidRDefault="0032112B" w:rsidP="0032112B">
          <w:pPr>
            <w:pStyle w:val="CitaviBibliographyEntry"/>
            <w:spacing w:after="240"/>
            <w:rPr>
              <w:rFonts w:ascii="Times New Roman" w:hAnsi="Times New Roman" w:cs="Times New Roman"/>
              <w:sz w:val="24"/>
              <w:szCs w:val="24"/>
            </w:rPr>
          </w:pPr>
          <w:bookmarkStart w:id="34" w:name="_CTVL001177e208c998b49cfbf361cbe2e50b504"/>
          <w:r w:rsidRPr="003A53AB">
            <w:rPr>
              <w:rFonts w:ascii="Times New Roman" w:hAnsi="Times New Roman" w:cs="Times New Roman"/>
              <w:sz w:val="24"/>
              <w:szCs w:val="24"/>
            </w:rPr>
            <w:t xml:space="preserve">Leonardi, M., Bickenbach, J., Ustun, T. B., Kostanjsek, N., &amp; Chatterji, S. (2006). The definition of disability: what is in a name? </w:t>
          </w:r>
          <w:bookmarkEnd w:id="34"/>
          <w:r w:rsidRPr="003A53AB">
            <w:rPr>
              <w:rFonts w:ascii="Times New Roman" w:hAnsi="Times New Roman" w:cs="Times New Roman"/>
              <w:i/>
              <w:sz w:val="24"/>
              <w:szCs w:val="24"/>
            </w:rPr>
            <w:t>The Lancet</w:t>
          </w:r>
          <w:r w:rsidRPr="003A53AB">
            <w:rPr>
              <w:rFonts w:ascii="Times New Roman" w:hAnsi="Times New Roman" w:cs="Times New Roman"/>
              <w:sz w:val="24"/>
              <w:szCs w:val="24"/>
            </w:rPr>
            <w:t xml:space="preserve">, </w:t>
          </w:r>
          <w:r w:rsidRPr="003A53AB">
            <w:rPr>
              <w:rFonts w:ascii="Times New Roman" w:hAnsi="Times New Roman" w:cs="Times New Roman"/>
              <w:i/>
              <w:sz w:val="24"/>
              <w:szCs w:val="24"/>
            </w:rPr>
            <w:t>368</w:t>
          </w:r>
          <w:r w:rsidRPr="003A53AB">
            <w:rPr>
              <w:rFonts w:ascii="Times New Roman" w:hAnsi="Times New Roman" w:cs="Times New Roman"/>
              <w:sz w:val="24"/>
              <w:szCs w:val="24"/>
            </w:rPr>
            <w:t>, 1219–1221. https://doi.org/10.1016/S0140-6736(06)69498-1</w:t>
          </w:r>
        </w:p>
        <w:p w14:paraId="450E0232" w14:textId="77777777" w:rsidR="0032112B" w:rsidRPr="003A53AB" w:rsidRDefault="0032112B" w:rsidP="0032112B">
          <w:pPr>
            <w:pStyle w:val="CitaviBibliographyEntry"/>
            <w:spacing w:after="240"/>
            <w:rPr>
              <w:rFonts w:ascii="Times New Roman" w:hAnsi="Times New Roman" w:cs="Times New Roman"/>
              <w:sz w:val="24"/>
              <w:szCs w:val="24"/>
            </w:rPr>
          </w:pPr>
          <w:bookmarkStart w:id="35" w:name="_CTVL0010fbef8b3051c4e1bb737b4441f61159a"/>
          <w:r w:rsidRPr="003A53AB">
            <w:rPr>
              <w:rFonts w:ascii="Times New Roman" w:hAnsi="Times New Roman" w:cs="Times New Roman"/>
              <w:sz w:val="24"/>
              <w:szCs w:val="24"/>
            </w:rPr>
            <w:t xml:space="preserve">Mashaw, J. L., Reno, V., Burkhauser, R. V., &amp; Berkowitz, M. (1996). </w:t>
          </w:r>
          <w:bookmarkEnd w:id="35"/>
          <w:r w:rsidRPr="003A53AB">
            <w:rPr>
              <w:rFonts w:ascii="Times New Roman" w:hAnsi="Times New Roman" w:cs="Times New Roman"/>
              <w:i/>
              <w:sz w:val="24"/>
              <w:szCs w:val="24"/>
            </w:rPr>
            <w:t>Disability, Work, and Cash Benefits</w:t>
          </w:r>
          <w:r w:rsidRPr="003A53AB">
            <w:rPr>
              <w:rFonts w:ascii="Times New Roman" w:hAnsi="Times New Roman" w:cs="Times New Roman"/>
              <w:sz w:val="24"/>
              <w:szCs w:val="24"/>
            </w:rPr>
            <w:t>: W.E. Upjohn Institute.</w:t>
          </w:r>
        </w:p>
        <w:p w14:paraId="457724E3" w14:textId="77777777" w:rsidR="0032112B" w:rsidRPr="003A53AB" w:rsidRDefault="0032112B" w:rsidP="0032112B">
          <w:pPr>
            <w:pStyle w:val="CitaviBibliographyEntry"/>
            <w:spacing w:after="240"/>
            <w:rPr>
              <w:rFonts w:ascii="Times New Roman" w:hAnsi="Times New Roman" w:cs="Times New Roman"/>
              <w:sz w:val="24"/>
              <w:szCs w:val="24"/>
            </w:rPr>
          </w:pPr>
          <w:bookmarkStart w:id="36" w:name="_CTVL0014e78e819c96b40aa939c32c6a128e4a4"/>
          <w:r w:rsidRPr="003A53AB">
            <w:rPr>
              <w:rFonts w:ascii="Times New Roman" w:hAnsi="Times New Roman" w:cs="Times New Roman"/>
              <w:sz w:val="24"/>
              <w:szCs w:val="24"/>
            </w:rPr>
            <w:t xml:space="preserve">Mont, D. (2007). Measuring health and disability. </w:t>
          </w:r>
          <w:bookmarkEnd w:id="36"/>
          <w:r w:rsidRPr="003A53AB">
            <w:rPr>
              <w:rFonts w:ascii="Times New Roman" w:hAnsi="Times New Roman" w:cs="Times New Roman"/>
              <w:i/>
              <w:sz w:val="24"/>
              <w:szCs w:val="24"/>
            </w:rPr>
            <w:t>The Lancet</w:t>
          </w:r>
          <w:r w:rsidRPr="003A53AB">
            <w:rPr>
              <w:rFonts w:ascii="Times New Roman" w:hAnsi="Times New Roman" w:cs="Times New Roman"/>
              <w:sz w:val="24"/>
              <w:szCs w:val="24"/>
            </w:rPr>
            <w:t xml:space="preserve">, </w:t>
          </w:r>
          <w:r w:rsidRPr="003A53AB">
            <w:rPr>
              <w:rFonts w:ascii="Times New Roman" w:hAnsi="Times New Roman" w:cs="Times New Roman"/>
              <w:i/>
              <w:sz w:val="24"/>
              <w:szCs w:val="24"/>
            </w:rPr>
            <w:t>369</w:t>
          </w:r>
          <w:r w:rsidRPr="003A53AB">
            <w:rPr>
              <w:rFonts w:ascii="Times New Roman" w:hAnsi="Times New Roman" w:cs="Times New Roman"/>
              <w:sz w:val="24"/>
              <w:szCs w:val="24"/>
            </w:rPr>
            <w:t>, 1658–1663. https://doi.org/10.1016/S0140-6736(07)60752-1</w:t>
          </w:r>
        </w:p>
        <w:p w14:paraId="06CEE173" w14:textId="77777777" w:rsidR="0032112B" w:rsidRPr="003A53AB" w:rsidRDefault="0032112B" w:rsidP="0032112B">
          <w:pPr>
            <w:pStyle w:val="CitaviBibliographyEntry"/>
            <w:spacing w:after="240"/>
            <w:rPr>
              <w:rFonts w:ascii="Times New Roman" w:hAnsi="Times New Roman" w:cs="Times New Roman"/>
              <w:sz w:val="24"/>
              <w:szCs w:val="24"/>
            </w:rPr>
          </w:pPr>
          <w:bookmarkStart w:id="37" w:name="_CTVL0019bab4562ba514c79aebaaba61238f0a5"/>
          <w:r w:rsidRPr="003A53AB">
            <w:rPr>
              <w:rFonts w:ascii="Times New Roman" w:hAnsi="Times New Roman" w:cs="Times New Roman"/>
              <w:sz w:val="24"/>
              <w:szCs w:val="24"/>
            </w:rPr>
            <w:t>Myjoyonline.com (2018, April 30). Federation of Disability displeased with new common funds distribution process. Accra: Myjoyonline.com. Retrieved from https://www.myjoyonline.com/news/2018/April-30th/federation-of-disability-displeased-with-new-common-funds-distribution-process.php</w:t>
          </w:r>
        </w:p>
        <w:p w14:paraId="49ABA91B" w14:textId="77777777" w:rsidR="0032112B" w:rsidRPr="003A53AB" w:rsidRDefault="0032112B" w:rsidP="0032112B">
          <w:pPr>
            <w:pStyle w:val="CitaviBibliographyEntry"/>
            <w:spacing w:after="240"/>
            <w:rPr>
              <w:rFonts w:ascii="Times New Roman" w:hAnsi="Times New Roman" w:cs="Times New Roman"/>
              <w:sz w:val="24"/>
              <w:szCs w:val="24"/>
            </w:rPr>
          </w:pPr>
          <w:bookmarkStart w:id="38" w:name="_CTVL001c89a325f2de444b59693a44627970cba"/>
          <w:bookmarkEnd w:id="37"/>
          <w:r w:rsidRPr="003A53AB">
            <w:rPr>
              <w:rFonts w:ascii="Times New Roman" w:hAnsi="Times New Roman" w:cs="Times New Roman"/>
              <w:sz w:val="24"/>
              <w:szCs w:val="24"/>
            </w:rPr>
            <w:t xml:space="preserve">Naami, A. (2015). Disability, gender, and employment relationships in Africa: The case of Ghana. </w:t>
          </w:r>
          <w:bookmarkEnd w:id="38"/>
          <w:r w:rsidRPr="003A53AB">
            <w:rPr>
              <w:rFonts w:ascii="Times New Roman" w:hAnsi="Times New Roman" w:cs="Times New Roman"/>
              <w:i/>
              <w:sz w:val="24"/>
              <w:szCs w:val="24"/>
            </w:rPr>
            <w:t>African Journal of Disability</w:t>
          </w:r>
          <w:r w:rsidRPr="003A53AB">
            <w:rPr>
              <w:rFonts w:ascii="Times New Roman" w:hAnsi="Times New Roman" w:cs="Times New Roman"/>
              <w:sz w:val="24"/>
              <w:szCs w:val="24"/>
            </w:rPr>
            <w:t xml:space="preserve">, </w:t>
          </w:r>
          <w:r w:rsidRPr="003A53AB">
            <w:rPr>
              <w:rFonts w:ascii="Times New Roman" w:hAnsi="Times New Roman" w:cs="Times New Roman"/>
              <w:i/>
              <w:sz w:val="24"/>
              <w:szCs w:val="24"/>
            </w:rPr>
            <w:t xml:space="preserve">4. </w:t>
          </w:r>
          <w:r w:rsidRPr="003A53AB">
            <w:rPr>
              <w:rFonts w:ascii="Times New Roman" w:hAnsi="Times New Roman" w:cs="Times New Roman"/>
              <w:sz w:val="24"/>
              <w:szCs w:val="24"/>
            </w:rPr>
            <w:t>https://doi.org/10.4102/ajod.v4i1.95</w:t>
          </w:r>
        </w:p>
        <w:p w14:paraId="598350B7" w14:textId="77777777" w:rsidR="0032112B" w:rsidRPr="003A53AB" w:rsidRDefault="0032112B" w:rsidP="0032112B">
          <w:pPr>
            <w:pStyle w:val="CitaviBibliographyEntry"/>
            <w:spacing w:after="240"/>
            <w:rPr>
              <w:rFonts w:ascii="Times New Roman" w:hAnsi="Times New Roman" w:cs="Times New Roman"/>
              <w:sz w:val="24"/>
              <w:szCs w:val="24"/>
            </w:rPr>
          </w:pPr>
          <w:bookmarkStart w:id="39" w:name="_CTVL001583c5eb55f1342f296e297ba1e9b7071"/>
          <w:r w:rsidRPr="003A53AB">
            <w:rPr>
              <w:rFonts w:ascii="Times New Roman" w:hAnsi="Times New Roman" w:cs="Times New Roman"/>
              <w:sz w:val="24"/>
              <w:szCs w:val="24"/>
            </w:rPr>
            <w:t xml:space="preserve">Naami, A., &amp; Mikey-Iddrisu, A. (2013). Empowering Persons with Disabilities to Reduce Poverty: A Case Study of Action on Disability and Development, Ghana. </w:t>
          </w:r>
          <w:bookmarkEnd w:id="39"/>
          <w:r w:rsidRPr="003A53AB">
            <w:rPr>
              <w:rFonts w:ascii="Times New Roman" w:hAnsi="Times New Roman" w:cs="Times New Roman"/>
              <w:i/>
              <w:sz w:val="24"/>
              <w:szCs w:val="24"/>
            </w:rPr>
            <w:t>Journal of General Practice</w:t>
          </w:r>
          <w:r w:rsidRPr="003A53AB">
            <w:rPr>
              <w:rFonts w:ascii="Times New Roman" w:hAnsi="Times New Roman" w:cs="Times New Roman"/>
              <w:sz w:val="24"/>
              <w:szCs w:val="24"/>
            </w:rPr>
            <w:t xml:space="preserve">, </w:t>
          </w:r>
          <w:r w:rsidRPr="003A53AB">
            <w:rPr>
              <w:rFonts w:ascii="Times New Roman" w:hAnsi="Times New Roman" w:cs="Times New Roman"/>
              <w:i/>
              <w:sz w:val="24"/>
              <w:szCs w:val="24"/>
            </w:rPr>
            <w:t xml:space="preserve">01. </w:t>
          </w:r>
          <w:r w:rsidRPr="003A53AB">
            <w:rPr>
              <w:rFonts w:ascii="Times New Roman" w:hAnsi="Times New Roman" w:cs="Times New Roman"/>
              <w:sz w:val="24"/>
              <w:szCs w:val="24"/>
            </w:rPr>
            <w:t>https://doi.org/10.4172/2329-9126.1000113</w:t>
          </w:r>
        </w:p>
        <w:p w14:paraId="1DBC6981" w14:textId="77777777" w:rsidR="0032112B" w:rsidRPr="003A53AB" w:rsidRDefault="0032112B" w:rsidP="0032112B">
          <w:pPr>
            <w:pStyle w:val="CitaviBibliographyEntry"/>
            <w:spacing w:after="240"/>
            <w:rPr>
              <w:rFonts w:ascii="Times New Roman" w:hAnsi="Times New Roman" w:cs="Times New Roman"/>
              <w:sz w:val="24"/>
              <w:szCs w:val="24"/>
            </w:rPr>
          </w:pPr>
          <w:bookmarkStart w:id="40" w:name="_CTVL0011a953b53e5d94eb4ba89c91b9b387bcb"/>
          <w:r w:rsidRPr="003A53AB">
            <w:rPr>
              <w:rFonts w:ascii="Times New Roman" w:hAnsi="Times New Roman" w:cs="Times New Roman"/>
              <w:sz w:val="24"/>
              <w:szCs w:val="24"/>
            </w:rPr>
            <w:lastRenderedPageBreak/>
            <w:t>Guidelines for the disbursment and management of the district assembly common fund allocation to persons with disability, National Council On Persons With Disability; Ghana Federation of the Disabled 2010.</w:t>
          </w:r>
        </w:p>
        <w:p w14:paraId="6028385A" w14:textId="77777777" w:rsidR="0032112B" w:rsidRPr="003A53AB" w:rsidRDefault="0032112B" w:rsidP="0032112B">
          <w:pPr>
            <w:pStyle w:val="CitaviBibliographyEntry"/>
            <w:spacing w:after="240"/>
            <w:rPr>
              <w:rFonts w:ascii="Times New Roman" w:hAnsi="Times New Roman" w:cs="Times New Roman"/>
              <w:sz w:val="24"/>
              <w:szCs w:val="24"/>
            </w:rPr>
          </w:pPr>
          <w:bookmarkStart w:id="41" w:name="_CTVL001588306601f744b56825224f93d069942"/>
          <w:bookmarkEnd w:id="40"/>
          <w:r w:rsidRPr="003A53AB">
            <w:rPr>
              <w:rFonts w:ascii="Times New Roman" w:hAnsi="Times New Roman" w:cs="Times New Roman"/>
              <w:sz w:val="24"/>
              <w:szCs w:val="24"/>
            </w:rPr>
            <w:t xml:space="preserve">Ofuani, A. I. (2011). The right to economic empowerment of persons with disabilities in Nigeria: How enabled? </w:t>
          </w:r>
          <w:bookmarkEnd w:id="41"/>
          <w:r w:rsidRPr="003A53AB">
            <w:rPr>
              <w:rFonts w:ascii="Times New Roman" w:hAnsi="Times New Roman" w:cs="Times New Roman"/>
              <w:i/>
              <w:sz w:val="24"/>
              <w:szCs w:val="24"/>
            </w:rPr>
            <w:t>African Human Rights Law Journal</w:t>
          </w:r>
          <w:r w:rsidRPr="003A53AB">
            <w:rPr>
              <w:rFonts w:ascii="Times New Roman" w:hAnsi="Times New Roman" w:cs="Times New Roman"/>
              <w:sz w:val="24"/>
              <w:szCs w:val="24"/>
            </w:rPr>
            <w:t xml:space="preserve">, </w:t>
          </w:r>
          <w:r w:rsidRPr="003A53AB">
            <w:rPr>
              <w:rFonts w:ascii="Times New Roman" w:hAnsi="Times New Roman" w:cs="Times New Roman"/>
              <w:i/>
              <w:sz w:val="24"/>
              <w:szCs w:val="24"/>
            </w:rPr>
            <w:t>11</w:t>
          </w:r>
          <w:r w:rsidRPr="003A53AB">
            <w:rPr>
              <w:rFonts w:ascii="Times New Roman" w:hAnsi="Times New Roman" w:cs="Times New Roman"/>
              <w:sz w:val="24"/>
              <w:szCs w:val="24"/>
            </w:rPr>
            <w:t>, 639–658.</w:t>
          </w:r>
        </w:p>
        <w:p w14:paraId="0206C145" w14:textId="77777777" w:rsidR="0032112B" w:rsidRPr="003A53AB" w:rsidRDefault="0032112B" w:rsidP="0032112B">
          <w:pPr>
            <w:pStyle w:val="CitaviBibliographyEntry"/>
            <w:spacing w:after="240"/>
            <w:rPr>
              <w:rFonts w:ascii="Times New Roman" w:hAnsi="Times New Roman" w:cs="Times New Roman"/>
              <w:sz w:val="24"/>
              <w:szCs w:val="24"/>
            </w:rPr>
          </w:pPr>
          <w:bookmarkStart w:id="42" w:name="_CTVL0019bff400afa7d41a9a3f03da9a5107da3"/>
          <w:r w:rsidRPr="003A53AB">
            <w:rPr>
              <w:rFonts w:ascii="Times New Roman" w:hAnsi="Times New Roman" w:cs="Times New Roman"/>
              <w:sz w:val="24"/>
              <w:szCs w:val="24"/>
            </w:rPr>
            <w:t xml:space="preserve">Palmer, M., &amp; Harley, D. (2012). Models and measurement in disability: an international review. </w:t>
          </w:r>
          <w:bookmarkEnd w:id="42"/>
          <w:r w:rsidRPr="003A53AB">
            <w:rPr>
              <w:rFonts w:ascii="Times New Roman" w:hAnsi="Times New Roman" w:cs="Times New Roman"/>
              <w:i/>
              <w:sz w:val="24"/>
              <w:szCs w:val="24"/>
            </w:rPr>
            <w:t>Health Policy and Planning</w:t>
          </w:r>
          <w:r w:rsidRPr="003A53AB">
            <w:rPr>
              <w:rFonts w:ascii="Times New Roman" w:hAnsi="Times New Roman" w:cs="Times New Roman"/>
              <w:sz w:val="24"/>
              <w:szCs w:val="24"/>
            </w:rPr>
            <w:t xml:space="preserve">, </w:t>
          </w:r>
          <w:r w:rsidRPr="003A53AB">
            <w:rPr>
              <w:rFonts w:ascii="Times New Roman" w:hAnsi="Times New Roman" w:cs="Times New Roman"/>
              <w:i/>
              <w:sz w:val="24"/>
              <w:szCs w:val="24"/>
            </w:rPr>
            <w:t>27</w:t>
          </w:r>
          <w:r w:rsidRPr="003A53AB">
            <w:rPr>
              <w:rFonts w:ascii="Times New Roman" w:hAnsi="Times New Roman" w:cs="Times New Roman"/>
              <w:sz w:val="24"/>
              <w:szCs w:val="24"/>
            </w:rPr>
            <w:t>, 357–364. https://doi.org/10.1093/heapol/czr047</w:t>
          </w:r>
        </w:p>
        <w:p w14:paraId="58312F1C" w14:textId="77777777" w:rsidR="0032112B" w:rsidRPr="003A53AB" w:rsidRDefault="0032112B" w:rsidP="0032112B">
          <w:pPr>
            <w:pStyle w:val="CitaviBibliographyEntry"/>
            <w:spacing w:after="240"/>
            <w:rPr>
              <w:rFonts w:ascii="Times New Roman" w:hAnsi="Times New Roman" w:cs="Times New Roman"/>
              <w:sz w:val="24"/>
              <w:szCs w:val="24"/>
            </w:rPr>
          </w:pPr>
          <w:bookmarkStart w:id="43" w:name="_CTVL0010828614d8b6d4963897f29a697ff631d"/>
          <w:r w:rsidRPr="003A53AB">
            <w:rPr>
              <w:rFonts w:ascii="Times New Roman" w:hAnsi="Times New Roman" w:cs="Times New Roman"/>
              <w:sz w:val="24"/>
              <w:szCs w:val="24"/>
            </w:rPr>
            <w:t xml:space="preserve">Pavli, A. (2017). </w:t>
          </w:r>
          <w:bookmarkEnd w:id="43"/>
          <w:r w:rsidRPr="003A53AB">
            <w:rPr>
              <w:rFonts w:ascii="Times New Roman" w:hAnsi="Times New Roman" w:cs="Times New Roman"/>
              <w:i/>
              <w:sz w:val="24"/>
              <w:szCs w:val="24"/>
            </w:rPr>
            <w:t>Creative Disability Classification Systems: The case of Greece, 1990-2015</w:t>
          </w:r>
          <w:r w:rsidRPr="003A53AB">
            <w:rPr>
              <w:rFonts w:ascii="Times New Roman" w:hAnsi="Times New Roman" w:cs="Times New Roman"/>
              <w:sz w:val="24"/>
              <w:szCs w:val="24"/>
            </w:rPr>
            <w:t xml:space="preserve">. </w:t>
          </w:r>
          <w:r w:rsidRPr="003A53AB">
            <w:rPr>
              <w:rFonts w:ascii="Times New Roman" w:hAnsi="Times New Roman" w:cs="Times New Roman"/>
              <w:i/>
              <w:sz w:val="24"/>
              <w:szCs w:val="24"/>
            </w:rPr>
            <w:t>Studies from The Swedish Institute for Disability Research</w:t>
          </w:r>
          <w:r w:rsidRPr="003A53AB">
            <w:rPr>
              <w:rFonts w:ascii="Times New Roman" w:hAnsi="Times New Roman" w:cs="Times New Roman"/>
              <w:sz w:val="24"/>
              <w:szCs w:val="24"/>
            </w:rPr>
            <w:t>. Örebro: Örebro University.</w:t>
          </w:r>
        </w:p>
        <w:p w14:paraId="71E9241B" w14:textId="77777777" w:rsidR="0032112B" w:rsidRPr="003A53AB" w:rsidRDefault="0032112B" w:rsidP="0032112B">
          <w:pPr>
            <w:pStyle w:val="CitaviBibliographyEntry"/>
            <w:spacing w:after="240"/>
            <w:rPr>
              <w:rFonts w:ascii="Times New Roman" w:hAnsi="Times New Roman" w:cs="Times New Roman"/>
              <w:sz w:val="24"/>
              <w:szCs w:val="24"/>
            </w:rPr>
          </w:pPr>
          <w:bookmarkStart w:id="44" w:name="_CTVL001fd8500102b9348918598b8c75d8723ad"/>
          <w:r w:rsidRPr="003A53AB">
            <w:rPr>
              <w:rFonts w:ascii="Times New Roman" w:hAnsi="Times New Roman" w:cs="Times New Roman"/>
              <w:sz w:val="24"/>
              <w:szCs w:val="24"/>
            </w:rPr>
            <w:t xml:space="preserve">SEND-Ghana. (2014). </w:t>
          </w:r>
          <w:bookmarkEnd w:id="44"/>
          <w:r w:rsidRPr="003A53AB">
            <w:rPr>
              <w:rFonts w:ascii="Times New Roman" w:hAnsi="Times New Roman" w:cs="Times New Roman"/>
              <w:i/>
              <w:sz w:val="24"/>
              <w:szCs w:val="24"/>
            </w:rPr>
            <w:t xml:space="preserve">Making the two Percent of the District Assemblies Common Fund Work for Persons with Disability </w:t>
          </w:r>
          <w:r w:rsidRPr="003A53AB">
            <w:rPr>
              <w:rFonts w:ascii="Times New Roman" w:hAnsi="Times New Roman" w:cs="Times New Roman"/>
              <w:sz w:val="24"/>
              <w:szCs w:val="24"/>
            </w:rPr>
            <w:t>(Policy Brief No. 1). Retrieved from SEND-Ghana website: http://sendwestafrica.org/index.php/media-link/latest-news/item/27-making-two-percent-of-dacf-work-for-persons-with-disability</w:t>
          </w:r>
        </w:p>
        <w:p w14:paraId="181B15F9" w14:textId="77777777" w:rsidR="0032112B" w:rsidRPr="003A53AB" w:rsidRDefault="0032112B" w:rsidP="0032112B">
          <w:pPr>
            <w:pStyle w:val="CitaviBibliographyEntry"/>
            <w:spacing w:after="240"/>
            <w:rPr>
              <w:rFonts w:ascii="Times New Roman" w:hAnsi="Times New Roman" w:cs="Times New Roman"/>
              <w:sz w:val="24"/>
              <w:szCs w:val="24"/>
            </w:rPr>
          </w:pPr>
          <w:bookmarkStart w:id="45" w:name="_CTVL001741020bc65af40b8946117b7904b7548"/>
          <w:r w:rsidRPr="003A53AB">
            <w:rPr>
              <w:rFonts w:ascii="Times New Roman" w:hAnsi="Times New Roman" w:cs="Times New Roman"/>
              <w:sz w:val="24"/>
              <w:szCs w:val="24"/>
            </w:rPr>
            <w:t xml:space="preserve">SEND-Ghana. (2017). </w:t>
          </w:r>
          <w:bookmarkEnd w:id="45"/>
          <w:r w:rsidRPr="003A53AB">
            <w:rPr>
              <w:rFonts w:ascii="Times New Roman" w:hAnsi="Times New Roman" w:cs="Times New Roman"/>
              <w:i/>
              <w:sz w:val="24"/>
              <w:szCs w:val="24"/>
            </w:rPr>
            <w:t>Address issues related to two percent of DACF</w:t>
          </w:r>
          <w:r w:rsidRPr="003A53AB">
            <w:rPr>
              <w:rFonts w:ascii="Times New Roman" w:hAnsi="Times New Roman" w:cs="Times New Roman"/>
              <w:sz w:val="24"/>
              <w:szCs w:val="24"/>
            </w:rPr>
            <w:t>. Accra. Retrieved from SEND-Ghana website: http://www.sendwestafrica.org/index.php/news1/item/16-address-issues-related-to-two-percent-of-dacf</w:t>
          </w:r>
        </w:p>
        <w:p w14:paraId="6226B62A" w14:textId="77777777" w:rsidR="0032112B" w:rsidRPr="003A53AB" w:rsidRDefault="0032112B" w:rsidP="0032112B">
          <w:pPr>
            <w:pStyle w:val="CitaviBibliographyEntry"/>
            <w:spacing w:after="240"/>
            <w:rPr>
              <w:rFonts w:ascii="Times New Roman" w:hAnsi="Times New Roman" w:cs="Times New Roman"/>
              <w:sz w:val="24"/>
              <w:szCs w:val="24"/>
            </w:rPr>
          </w:pPr>
          <w:bookmarkStart w:id="46" w:name="_CTVL001819a3529d00449efa1a4dfb964bf7e20"/>
          <w:r w:rsidRPr="003A53AB">
            <w:rPr>
              <w:rFonts w:ascii="Times New Roman" w:hAnsi="Times New Roman" w:cs="Times New Roman"/>
              <w:sz w:val="24"/>
              <w:szCs w:val="24"/>
            </w:rPr>
            <w:t xml:space="preserve">Slikker, J. (2009). </w:t>
          </w:r>
          <w:bookmarkEnd w:id="46"/>
          <w:r w:rsidRPr="003A53AB">
            <w:rPr>
              <w:rFonts w:ascii="Times New Roman" w:hAnsi="Times New Roman" w:cs="Times New Roman"/>
              <w:i/>
              <w:sz w:val="24"/>
              <w:szCs w:val="24"/>
            </w:rPr>
            <w:t>Attitudes Towards Persons With Disability In Ghana</w:t>
          </w:r>
          <w:r w:rsidRPr="003A53AB">
            <w:rPr>
              <w:rFonts w:ascii="Times New Roman" w:hAnsi="Times New Roman" w:cs="Times New Roman"/>
              <w:sz w:val="24"/>
              <w:szCs w:val="24"/>
            </w:rPr>
            <w:t>. Accra. Retrieved from VSO Ghana website: https://www.medbox.org/attitudes-towards-persons-with-disability-in…/download.pdf</w:t>
          </w:r>
        </w:p>
        <w:p w14:paraId="022758C1" w14:textId="77777777" w:rsidR="0032112B" w:rsidRPr="003A53AB" w:rsidRDefault="0032112B" w:rsidP="0032112B">
          <w:pPr>
            <w:pStyle w:val="CitaviBibliographyEntry"/>
            <w:spacing w:after="240"/>
            <w:rPr>
              <w:rFonts w:ascii="Times New Roman" w:hAnsi="Times New Roman" w:cs="Times New Roman"/>
              <w:sz w:val="24"/>
              <w:szCs w:val="24"/>
            </w:rPr>
          </w:pPr>
          <w:bookmarkStart w:id="47" w:name="_CTVL0019916d82b51db4baa857348e57264b547"/>
          <w:r w:rsidRPr="003A53AB">
            <w:rPr>
              <w:rFonts w:ascii="Times New Roman" w:hAnsi="Times New Roman" w:cs="Times New Roman"/>
              <w:sz w:val="24"/>
              <w:szCs w:val="24"/>
            </w:rPr>
            <w:t xml:space="preserve">Thomas, C. (2004). How is disability understood? An examination of sociological approaches. </w:t>
          </w:r>
          <w:bookmarkEnd w:id="47"/>
          <w:r w:rsidRPr="003A53AB">
            <w:rPr>
              <w:rFonts w:ascii="Times New Roman" w:hAnsi="Times New Roman" w:cs="Times New Roman"/>
              <w:i/>
              <w:sz w:val="24"/>
              <w:szCs w:val="24"/>
            </w:rPr>
            <w:t>Disability &amp; Society</w:t>
          </w:r>
          <w:r w:rsidRPr="003A53AB">
            <w:rPr>
              <w:rFonts w:ascii="Times New Roman" w:hAnsi="Times New Roman" w:cs="Times New Roman"/>
              <w:sz w:val="24"/>
              <w:szCs w:val="24"/>
            </w:rPr>
            <w:t xml:space="preserve">, </w:t>
          </w:r>
          <w:r w:rsidRPr="003A53AB">
            <w:rPr>
              <w:rFonts w:ascii="Times New Roman" w:hAnsi="Times New Roman" w:cs="Times New Roman"/>
              <w:i/>
              <w:sz w:val="24"/>
              <w:szCs w:val="24"/>
            </w:rPr>
            <w:t>19</w:t>
          </w:r>
          <w:r w:rsidRPr="003A53AB">
            <w:rPr>
              <w:rFonts w:ascii="Times New Roman" w:hAnsi="Times New Roman" w:cs="Times New Roman"/>
              <w:sz w:val="24"/>
              <w:szCs w:val="24"/>
            </w:rPr>
            <w:t>, 569–583. https://doi.org/10.1080/0968759042000252506</w:t>
          </w:r>
        </w:p>
        <w:p w14:paraId="3A84A261" w14:textId="77777777" w:rsidR="0032112B" w:rsidRPr="003A53AB" w:rsidRDefault="0032112B" w:rsidP="0032112B">
          <w:pPr>
            <w:pStyle w:val="CitaviBibliographyEntry"/>
            <w:spacing w:after="240"/>
            <w:rPr>
              <w:rFonts w:ascii="Times New Roman" w:hAnsi="Times New Roman" w:cs="Times New Roman"/>
              <w:sz w:val="24"/>
              <w:szCs w:val="24"/>
            </w:rPr>
          </w:pPr>
          <w:bookmarkStart w:id="48" w:name="_CTVL001d0ac804d599d4e19a872e23c539ac416"/>
          <w:r w:rsidRPr="003A53AB">
            <w:rPr>
              <w:rFonts w:ascii="Times New Roman" w:hAnsi="Times New Roman" w:cs="Times New Roman"/>
              <w:sz w:val="24"/>
              <w:szCs w:val="24"/>
            </w:rPr>
            <w:t xml:space="preserve">Tsengu, D. V., Brodtkorb, S., &amp; Almnes, T. (2006). CBR and Economic Empowerment of Persons with Disabilities. In S. Hartley (Ed.), </w:t>
          </w:r>
          <w:bookmarkEnd w:id="48"/>
          <w:r w:rsidRPr="003A53AB">
            <w:rPr>
              <w:rFonts w:ascii="Times New Roman" w:hAnsi="Times New Roman" w:cs="Times New Roman"/>
              <w:i/>
              <w:sz w:val="24"/>
              <w:szCs w:val="24"/>
            </w:rPr>
            <w:t xml:space="preserve">CBR as part of community development: A poverty reduction strategy </w:t>
          </w:r>
          <w:r w:rsidRPr="003A53AB">
            <w:rPr>
              <w:rFonts w:ascii="Times New Roman" w:hAnsi="Times New Roman" w:cs="Times New Roman"/>
              <w:sz w:val="24"/>
              <w:szCs w:val="24"/>
            </w:rPr>
            <w:t>(pp. 49–63). London: University College London, Centre for International Child Health.</w:t>
          </w:r>
        </w:p>
        <w:p w14:paraId="0D563AE9" w14:textId="77777777" w:rsidR="0032112B" w:rsidRPr="003A53AB" w:rsidRDefault="0032112B" w:rsidP="0032112B">
          <w:pPr>
            <w:pStyle w:val="CitaviBibliographyEntry"/>
            <w:spacing w:after="240"/>
            <w:rPr>
              <w:rFonts w:ascii="Times New Roman" w:hAnsi="Times New Roman" w:cs="Times New Roman"/>
              <w:sz w:val="24"/>
              <w:szCs w:val="24"/>
            </w:rPr>
          </w:pPr>
          <w:bookmarkStart w:id="49" w:name="_CTVL00152fc6c1edc344244956fcf752017f9ff"/>
          <w:r w:rsidRPr="003A53AB">
            <w:rPr>
              <w:rFonts w:ascii="Times New Roman" w:hAnsi="Times New Roman" w:cs="Times New Roman"/>
              <w:sz w:val="24"/>
              <w:szCs w:val="24"/>
            </w:rPr>
            <w:t xml:space="preserve">World Health Organisation. (2001). </w:t>
          </w:r>
          <w:bookmarkEnd w:id="49"/>
          <w:r w:rsidRPr="003A53AB">
            <w:rPr>
              <w:rFonts w:ascii="Times New Roman" w:hAnsi="Times New Roman" w:cs="Times New Roman"/>
              <w:i/>
              <w:sz w:val="24"/>
              <w:szCs w:val="24"/>
            </w:rPr>
            <w:t>International classification of impairments, disabilities, and handicaps</w:t>
          </w:r>
          <w:r w:rsidRPr="003A53AB">
            <w:rPr>
              <w:rFonts w:ascii="Times New Roman" w:hAnsi="Times New Roman" w:cs="Times New Roman"/>
              <w:sz w:val="24"/>
              <w:szCs w:val="24"/>
            </w:rPr>
            <w:t>. Geneva: WHO.</w:t>
          </w:r>
        </w:p>
        <w:p w14:paraId="401EB4B1" w14:textId="77777777" w:rsidR="0032112B" w:rsidRPr="003A53AB" w:rsidRDefault="0032112B" w:rsidP="0032112B">
          <w:pPr>
            <w:pStyle w:val="CitaviBibliographyEntry"/>
            <w:spacing w:after="240"/>
            <w:rPr>
              <w:rFonts w:ascii="Times New Roman" w:hAnsi="Times New Roman" w:cs="Times New Roman"/>
              <w:sz w:val="24"/>
              <w:szCs w:val="24"/>
            </w:rPr>
          </w:pPr>
          <w:bookmarkStart w:id="50" w:name="_CTVL001109dd7c8d40d4b79b949b6f0cffd701d"/>
          <w:r w:rsidRPr="003A53AB">
            <w:rPr>
              <w:rFonts w:ascii="Times New Roman" w:hAnsi="Times New Roman" w:cs="Times New Roman"/>
              <w:sz w:val="24"/>
              <w:szCs w:val="24"/>
            </w:rPr>
            <w:t xml:space="preserve">Wright, P., &amp; Boer, W. de. (2002). Introduction. In Council of Europe (Ed.), </w:t>
          </w:r>
          <w:bookmarkEnd w:id="50"/>
          <w:r w:rsidRPr="003A53AB">
            <w:rPr>
              <w:rFonts w:ascii="Times New Roman" w:hAnsi="Times New Roman" w:cs="Times New Roman"/>
              <w:i/>
              <w:sz w:val="24"/>
              <w:szCs w:val="24"/>
            </w:rPr>
            <w:t xml:space="preserve">Integration of people with disabilities. Assessing disability in Europe - Similarities and differences </w:t>
          </w:r>
          <w:r w:rsidRPr="003A53AB">
            <w:rPr>
              <w:rFonts w:ascii="Times New Roman" w:hAnsi="Times New Roman" w:cs="Times New Roman"/>
              <w:sz w:val="24"/>
              <w:szCs w:val="24"/>
            </w:rPr>
            <w:t>(pp. 7–23). Strasbourg: Council of Europe Publ.</w:t>
          </w:r>
          <w:r w:rsidRPr="003A53AB">
            <w:rPr>
              <w:rFonts w:ascii="Times New Roman" w:hAnsi="Times New Roman" w:cs="Times New Roman"/>
              <w:sz w:val="24"/>
              <w:szCs w:val="24"/>
            </w:rPr>
            <w:fldChar w:fldCharType="end"/>
          </w:r>
        </w:p>
      </w:sdtContent>
    </w:sdt>
    <w:p w14:paraId="270A6E63" w14:textId="77777777" w:rsidR="002510A0" w:rsidRDefault="002510A0" w:rsidP="000B2FAE">
      <w:pPr>
        <w:pStyle w:val="CitaviBibliographyEntry"/>
        <w:spacing w:afterLines="0" w:after="0" w:line="240" w:lineRule="auto"/>
        <w:ind w:left="0" w:firstLine="0"/>
        <w:rPr>
          <w:rFonts w:ascii="Times New Roman" w:hAnsi="Times New Roman" w:cs="Times New Roman"/>
          <w:sz w:val="24"/>
          <w:szCs w:val="24"/>
        </w:rPr>
      </w:pPr>
    </w:p>
    <w:p w14:paraId="6B9D1B2F" w14:textId="2387AD27" w:rsidR="002510A0" w:rsidRDefault="00822754" w:rsidP="002510A0">
      <w:pPr>
        <w:pStyle w:val="CitaviBibliographyEntry"/>
        <w:spacing w:afterLines="0" w:after="0" w:line="240" w:lineRule="auto"/>
        <w:ind w:left="0" w:firstLine="0"/>
        <w:rPr>
          <w:rFonts w:ascii="Times New Roman" w:hAnsi="Times New Roman" w:cs="Times New Roman"/>
          <w:sz w:val="24"/>
          <w:szCs w:val="24"/>
        </w:rPr>
      </w:pPr>
      <w:r>
        <w:rPr>
          <w:noProof/>
          <w:color w:val="0000FF"/>
        </w:rPr>
        <w:lastRenderedPageBreak/>
        <w:drawing>
          <wp:inline distT="0" distB="0" distL="0" distR="0" wp14:anchorId="5A9B0A03" wp14:editId="08DBFE38">
            <wp:extent cx="762000" cy="142875"/>
            <wp:effectExtent l="0" t="0" r="0" b="9525"/>
            <wp:docPr id="4" name="Picture 4" descr="Creative Commons License - CC-BY">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8"/>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2000" cy="142875"/>
                    </a:xfrm>
                    <a:prstGeom prst="rect">
                      <a:avLst/>
                    </a:prstGeom>
                    <a:noFill/>
                    <a:ln>
                      <a:noFill/>
                    </a:ln>
                  </pic:spPr>
                </pic:pic>
              </a:graphicData>
            </a:graphic>
          </wp:inline>
        </w:drawing>
      </w:r>
    </w:p>
    <w:p w14:paraId="40A5A695" w14:textId="0027232D" w:rsidR="00AC5DA8" w:rsidRPr="00404B0D" w:rsidRDefault="00404B0D" w:rsidP="00404B0D">
      <w:pPr>
        <w:pStyle w:val="Normal1"/>
        <w:spacing w:after="240" w:line="240" w:lineRule="auto"/>
        <w:ind w:firstLine="0"/>
        <w:rPr>
          <w:rFonts w:ascii="Arial" w:hAnsi="Arial" w:cs="Arial"/>
          <w:sz w:val="22"/>
          <w:szCs w:val="22"/>
        </w:rPr>
      </w:pPr>
      <w:r w:rsidRPr="00404B0D">
        <w:rPr>
          <w:rFonts w:ascii="Arial" w:hAnsi="Arial" w:cs="Arial"/>
          <w:sz w:val="22"/>
          <w:szCs w:val="22"/>
        </w:rPr>
        <w:t>The Absence of a Disability Measurement System in the Disbursement of the District Assembly Common Fund for Persons with Disabilities in Ghana: How the Most Vulnerable are Denied Access</w:t>
      </w:r>
      <w:r>
        <w:rPr>
          <w:rFonts w:ascii="Arial" w:hAnsi="Arial" w:cs="Arial"/>
          <w:sz w:val="22"/>
          <w:szCs w:val="22"/>
        </w:rPr>
        <w:t xml:space="preserve"> </w:t>
      </w:r>
      <w:r w:rsidR="00AC5DA8" w:rsidRPr="00404B0D">
        <w:rPr>
          <w:rFonts w:ascii="Arial" w:hAnsi="Arial" w:cs="Arial"/>
          <w:color w:val="000000"/>
          <w:sz w:val="22"/>
          <w:szCs w:val="22"/>
        </w:rPr>
        <w:t>by</w:t>
      </w:r>
      <w:r w:rsidR="00AC5DA8" w:rsidRPr="00404B0D">
        <w:rPr>
          <w:rFonts w:ascii="Arial" w:hAnsi="Arial" w:cs="Arial"/>
          <w:sz w:val="22"/>
          <w:szCs w:val="22"/>
        </w:rPr>
        <w:t xml:space="preserve"> Eric Elikem</w:t>
      </w:r>
      <w:r w:rsidR="00AC5DA8" w:rsidRPr="00404B0D">
        <w:rPr>
          <w:rFonts w:ascii="Arial" w:hAnsi="Arial" w:cs="Arial"/>
          <w:sz w:val="22"/>
          <w:szCs w:val="22"/>
          <w:vertAlign w:val="superscript"/>
        </w:rPr>
        <w:t xml:space="preserve"> </w:t>
      </w:r>
      <w:r w:rsidR="00AC5DA8" w:rsidRPr="00404B0D">
        <w:rPr>
          <w:rFonts w:ascii="Arial" w:hAnsi="Arial" w:cs="Arial"/>
          <w:sz w:val="22"/>
          <w:szCs w:val="22"/>
        </w:rPr>
        <w:t>Ashiabi &amp; Avea Prosper Avea</w:t>
      </w:r>
      <w:r>
        <w:rPr>
          <w:rFonts w:ascii="Arial" w:hAnsi="Arial" w:cs="Arial"/>
          <w:sz w:val="22"/>
          <w:szCs w:val="22"/>
        </w:rPr>
        <w:t xml:space="preserve"> </w:t>
      </w:r>
      <w:r w:rsidR="00AC5DA8" w:rsidRPr="00404B0D">
        <w:rPr>
          <w:rFonts w:ascii="Arial" w:hAnsi="Arial" w:cs="Arial"/>
          <w:color w:val="000000"/>
          <w:sz w:val="22"/>
          <w:szCs w:val="22"/>
        </w:rPr>
        <w:t>is licensed under a</w:t>
      </w:r>
      <w:hyperlink r:id="rId10" w:history="1">
        <w:r w:rsidR="00AC5DA8" w:rsidRPr="00404B0D">
          <w:rPr>
            <w:rStyle w:val="Hyperlink"/>
            <w:rFonts w:ascii="Arial" w:hAnsi="Arial" w:cs="Arial"/>
            <w:color w:val="000000"/>
            <w:sz w:val="22"/>
            <w:szCs w:val="22"/>
          </w:rPr>
          <w:t xml:space="preserve"> </w:t>
        </w:r>
        <w:r w:rsidR="00AC5DA8" w:rsidRPr="00404B0D">
          <w:rPr>
            <w:rStyle w:val="Hyperlink"/>
            <w:rFonts w:ascii="Arial" w:hAnsi="Arial" w:cs="Arial"/>
            <w:color w:val="1155CC"/>
            <w:sz w:val="22"/>
            <w:szCs w:val="22"/>
          </w:rPr>
          <w:t>Creative Commons Attribution 4.0 International License</w:t>
        </w:r>
      </w:hyperlink>
      <w:r w:rsidR="00AC5DA8" w:rsidRPr="00404B0D">
        <w:rPr>
          <w:rFonts w:ascii="Arial" w:hAnsi="Arial" w:cs="Arial"/>
          <w:color w:val="000000"/>
          <w:sz w:val="22"/>
          <w:szCs w:val="22"/>
        </w:rPr>
        <w:t>. Based on a work at</w:t>
      </w:r>
      <w:hyperlink r:id="rId11" w:history="1">
        <w:r w:rsidR="00AC5DA8" w:rsidRPr="00404B0D">
          <w:rPr>
            <w:rStyle w:val="Hyperlink"/>
            <w:rFonts w:ascii="Arial" w:hAnsi="Arial" w:cs="Arial"/>
            <w:color w:val="000000"/>
            <w:sz w:val="22"/>
            <w:szCs w:val="22"/>
          </w:rPr>
          <w:t xml:space="preserve"> </w:t>
        </w:r>
        <w:r w:rsidR="00AC5DA8" w:rsidRPr="00404B0D">
          <w:rPr>
            <w:rStyle w:val="Hyperlink"/>
            <w:rFonts w:ascii="Arial" w:hAnsi="Arial" w:cs="Arial"/>
            <w:color w:val="1155CC"/>
            <w:sz w:val="22"/>
            <w:szCs w:val="22"/>
          </w:rPr>
          <w:t>https://rdsjournal.org</w:t>
        </w:r>
      </w:hyperlink>
      <w:r w:rsidR="00AC5DA8" w:rsidRPr="00404B0D">
        <w:rPr>
          <w:rFonts w:ascii="Arial" w:hAnsi="Arial" w:cs="Arial"/>
          <w:color w:val="000000"/>
          <w:sz w:val="22"/>
          <w:szCs w:val="22"/>
        </w:rPr>
        <w:t>. Permissions beyond the scope of this license may be available at</w:t>
      </w:r>
      <w:hyperlink r:id="rId12" w:history="1">
        <w:r w:rsidR="00AC5DA8" w:rsidRPr="00404B0D">
          <w:rPr>
            <w:rStyle w:val="Hyperlink"/>
            <w:rFonts w:ascii="Arial" w:hAnsi="Arial" w:cs="Arial"/>
            <w:color w:val="000000"/>
            <w:sz w:val="22"/>
            <w:szCs w:val="22"/>
          </w:rPr>
          <w:t xml:space="preserve"> </w:t>
        </w:r>
        <w:r w:rsidR="00AC5DA8" w:rsidRPr="00404B0D">
          <w:rPr>
            <w:rStyle w:val="Hyperlink"/>
            <w:rFonts w:ascii="Arial" w:hAnsi="Arial" w:cs="Arial"/>
            <w:color w:val="1155CC"/>
            <w:sz w:val="22"/>
            <w:szCs w:val="22"/>
          </w:rPr>
          <w:t>https://www.rds.hawaii.edu/</w:t>
        </w:r>
      </w:hyperlink>
      <w:r w:rsidR="00AC5DA8" w:rsidRPr="00404B0D">
        <w:rPr>
          <w:rFonts w:ascii="Arial" w:hAnsi="Arial" w:cs="Arial"/>
          <w:color w:val="000000"/>
          <w:sz w:val="22"/>
          <w:szCs w:val="22"/>
        </w:rPr>
        <w:t>.</w:t>
      </w:r>
    </w:p>
    <w:sectPr w:rsidR="00AC5DA8" w:rsidRPr="00404B0D" w:rsidSect="000B2FAE">
      <w:headerReference w:type="even" r:id="rId13"/>
      <w:headerReference w:type="default" r:id="rId14"/>
      <w:footerReference w:type="even" r:id="rId15"/>
      <w:footerReference w:type="default" r:id="rId16"/>
      <w:headerReference w:type="first" r:id="rId17"/>
      <w:footerReference w:type="first" r:id="rId18"/>
      <w:type w:val="continuous"/>
      <w:pgSz w:w="12240" w:h="15840"/>
      <w:pgMar w:top="1411" w:right="1411" w:bottom="1411" w:left="1411" w:header="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D51345" w14:textId="77777777" w:rsidR="00E41425" w:rsidRDefault="00E41425">
      <w:pPr>
        <w:spacing w:after="0" w:line="240" w:lineRule="auto"/>
      </w:pPr>
      <w:r>
        <w:separator/>
      </w:r>
    </w:p>
  </w:endnote>
  <w:endnote w:type="continuationSeparator" w:id="0">
    <w:p w14:paraId="5E3ABD0D" w14:textId="77777777" w:rsidR="00E41425" w:rsidRDefault="00E414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919C08" w14:textId="77777777" w:rsidR="000F4E42" w:rsidRDefault="000F4E42">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892F7B" w14:textId="77777777" w:rsidR="000731D6" w:rsidRDefault="000731D6">
    <w:pPr>
      <w:pBdr>
        <w:top w:val="nil"/>
        <w:left w:val="nil"/>
        <w:bottom w:val="nil"/>
        <w:right w:val="nil"/>
        <w:between w:val="nil"/>
      </w:pBdr>
      <w:tabs>
        <w:tab w:val="center" w:pos="4536"/>
        <w:tab w:val="right" w:pos="9072"/>
      </w:tabs>
      <w:spacing w:after="0" w:line="240" w:lineRule="auto"/>
      <w:ind w:right="360" w:firstLine="0"/>
    </w:pPr>
  </w:p>
  <w:tbl>
    <w:tblPr>
      <w:tblStyle w:val="a0"/>
      <w:tblW w:w="11895" w:type="dxa"/>
      <w:jc w:val="center"/>
      <w:tblLayout w:type="fixed"/>
      <w:tblLook w:val="0600" w:firstRow="0" w:lastRow="0" w:firstColumn="0" w:lastColumn="0" w:noHBand="1" w:noVBand="1"/>
    </w:tblPr>
    <w:tblGrid>
      <w:gridCol w:w="11895"/>
    </w:tblGrid>
    <w:tr w:rsidR="000731D6" w14:paraId="41B1ADBD" w14:textId="77777777">
      <w:trPr>
        <w:trHeight w:val="500"/>
        <w:jc w:val="center"/>
      </w:trPr>
      <w:tc>
        <w:tcPr>
          <w:tcW w:w="11895" w:type="dxa"/>
          <w:shd w:val="clear" w:color="auto" w:fill="400080"/>
          <w:tcMar>
            <w:top w:w="0" w:type="dxa"/>
            <w:left w:w="0" w:type="dxa"/>
            <w:bottom w:w="0" w:type="dxa"/>
            <w:right w:w="0" w:type="dxa"/>
          </w:tcMar>
          <w:vAlign w:val="center"/>
        </w:tcPr>
        <w:p w14:paraId="31EF3ADB" w14:textId="74DA41ED" w:rsidR="000731D6" w:rsidRDefault="000731D6">
          <w:pPr>
            <w:pBdr>
              <w:top w:val="nil"/>
              <w:left w:val="nil"/>
              <w:bottom w:val="nil"/>
              <w:right w:val="nil"/>
              <w:between w:val="nil"/>
            </w:pBdr>
            <w:spacing w:after="0" w:line="240" w:lineRule="auto"/>
            <w:ind w:firstLine="0"/>
            <w:jc w:val="center"/>
            <w:rPr>
              <w:rFonts w:ascii="Arial" w:eastAsia="Arial" w:hAnsi="Arial" w:cs="Arial"/>
              <w:color w:val="FFFFFF"/>
            </w:rPr>
          </w:pPr>
          <w:r>
            <w:rPr>
              <w:rFonts w:ascii="Arial" w:eastAsia="Arial" w:hAnsi="Arial" w:cs="Arial"/>
              <w:color w:val="FFFFFF"/>
            </w:rPr>
            <w:t xml:space="preserve">Page </w:t>
          </w:r>
          <w:r>
            <w:rPr>
              <w:rFonts w:ascii="Arial" w:eastAsia="Arial" w:hAnsi="Arial" w:cs="Arial"/>
              <w:color w:val="FFFFFF"/>
            </w:rPr>
            <w:fldChar w:fldCharType="begin"/>
          </w:r>
          <w:r>
            <w:rPr>
              <w:rFonts w:ascii="Arial" w:eastAsia="Arial" w:hAnsi="Arial" w:cs="Arial"/>
              <w:color w:val="FFFFFF"/>
            </w:rPr>
            <w:instrText>PAGE</w:instrText>
          </w:r>
          <w:r>
            <w:rPr>
              <w:rFonts w:ascii="Arial" w:eastAsia="Arial" w:hAnsi="Arial" w:cs="Arial"/>
              <w:color w:val="FFFFFF"/>
            </w:rPr>
            <w:fldChar w:fldCharType="separate"/>
          </w:r>
          <w:r w:rsidR="005F0272">
            <w:rPr>
              <w:rFonts w:ascii="Arial" w:eastAsia="Arial" w:hAnsi="Arial" w:cs="Arial"/>
              <w:noProof/>
              <w:color w:val="FFFFFF"/>
            </w:rPr>
            <w:t>17</w:t>
          </w:r>
          <w:r>
            <w:rPr>
              <w:rFonts w:ascii="Arial" w:eastAsia="Arial" w:hAnsi="Arial" w:cs="Arial"/>
              <w:color w:val="FFFFFF"/>
            </w:rPr>
            <w:fldChar w:fldCharType="end"/>
          </w:r>
        </w:p>
      </w:tc>
    </w:tr>
  </w:tbl>
  <w:p w14:paraId="5862FEC1" w14:textId="77777777" w:rsidR="000731D6" w:rsidRDefault="000731D6">
    <w:pPr>
      <w:pBdr>
        <w:top w:val="nil"/>
        <w:left w:val="nil"/>
        <w:bottom w:val="nil"/>
        <w:right w:val="nil"/>
        <w:between w:val="nil"/>
      </w:pBdr>
      <w:tabs>
        <w:tab w:val="center" w:pos="4536"/>
        <w:tab w:val="right" w:pos="9072"/>
      </w:tabs>
      <w:spacing w:after="0" w:line="240" w:lineRule="auto"/>
      <w:ind w:right="360" w:firstLine="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B1AC70" w14:textId="77777777" w:rsidR="000F4E42" w:rsidRDefault="000F4E4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3ECF36" w14:textId="77777777" w:rsidR="00E41425" w:rsidRDefault="00E41425">
      <w:pPr>
        <w:spacing w:after="0" w:line="240" w:lineRule="auto"/>
      </w:pPr>
      <w:r>
        <w:separator/>
      </w:r>
    </w:p>
  </w:footnote>
  <w:footnote w:type="continuationSeparator" w:id="0">
    <w:p w14:paraId="2B11D9D5" w14:textId="77777777" w:rsidR="00E41425" w:rsidRDefault="00E4142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269B3B" w14:textId="77777777" w:rsidR="00DE76C9" w:rsidRDefault="00DE76C9">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17049A" w14:textId="77777777" w:rsidR="00AE6A84" w:rsidRDefault="00AE6A84">
    <w:pPr>
      <w:pBdr>
        <w:top w:val="nil"/>
        <w:left w:val="nil"/>
        <w:bottom w:val="nil"/>
        <w:right w:val="nil"/>
        <w:between w:val="nil"/>
      </w:pBdr>
      <w:spacing w:after="0"/>
    </w:pPr>
  </w:p>
  <w:tbl>
    <w:tblPr>
      <w:tblStyle w:val="a"/>
      <w:tblW w:w="14145" w:type="dxa"/>
      <w:jc w:val="center"/>
      <w:tblLayout w:type="fixed"/>
      <w:tblLook w:val="0400" w:firstRow="0" w:lastRow="0" w:firstColumn="0" w:lastColumn="0" w:noHBand="0" w:noVBand="1"/>
    </w:tblPr>
    <w:tblGrid>
      <w:gridCol w:w="10320"/>
      <w:gridCol w:w="3825"/>
    </w:tblGrid>
    <w:tr w:rsidR="00AE6A84" w14:paraId="52321952" w14:textId="77777777">
      <w:trPr>
        <w:trHeight w:val="800"/>
        <w:jc w:val="center"/>
      </w:trPr>
      <w:tc>
        <w:tcPr>
          <w:tcW w:w="10320" w:type="dxa"/>
          <w:shd w:val="clear" w:color="auto" w:fill="400080"/>
          <w:vAlign w:val="center"/>
        </w:tcPr>
        <w:p w14:paraId="22185247" w14:textId="77777777" w:rsidR="00AE6A84" w:rsidRDefault="00AE6A84">
          <w:pPr>
            <w:widowControl/>
            <w:pBdr>
              <w:top w:val="nil"/>
              <w:left w:val="nil"/>
              <w:bottom w:val="nil"/>
              <w:right w:val="nil"/>
              <w:between w:val="nil"/>
            </w:pBdr>
            <w:tabs>
              <w:tab w:val="center" w:pos="4320"/>
              <w:tab w:val="right" w:pos="8640"/>
            </w:tabs>
            <w:spacing w:after="0" w:line="240" w:lineRule="auto"/>
            <w:jc w:val="right"/>
            <w:rPr>
              <w:rFonts w:ascii="Arial" w:eastAsia="Arial" w:hAnsi="Arial" w:cs="Arial"/>
              <w:b/>
              <w:smallCaps/>
              <w:color w:val="FFFFFF"/>
            </w:rPr>
          </w:pPr>
          <w:r>
            <w:rPr>
              <w:rFonts w:ascii="Arial" w:eastAsia="Arial" w:hAnsi="Arial" w:cs="Arial"/>
              <w:b/>
              <w:smallCaps/>
              <w:color w:val="FFFFFF"/>
            </w:rPr>
            <w:t>REVIEW OF DISABILITY STUDIES: AN INTERNATIONAL JOURNAL</w:t>
          </w:r>
        </w:p>
      </w:tc>
      <w:tc>
        <w:tcPr>
          <w:tcW w:w="3825" w:type="dxa"/>
          <w:shd w:val="clear" w:color="auto" w:fill="000000"/>
          <w:vAlign w:val="center"/>
        </w:tcPr>
        <w:p w14:paraId="1A192877" w14:textId="77777777" w:rsidR="00AE6A84" w:rsidRDefault="00AE6A84">
          <w:pPr>
            <w:widowControl/>
            <w:pBdr>
              <w:top w:val="nil"/>
              <w:left w:val="nil"/>
              <w:bottom w:val="nil"/>
              <w:right w:val="nil"/>
              <w:between w:val="nil"/>
            </w:pBdr>
            <w:tabs>
              <w:tab w:val="center" w:pos="4320"/>
              <w:tab w:val="right" w:pos="8640"/>
            </w:tabs>
            <w:spacing w:after="0" w:line="240" w:lineRule="auto"/>
            <w:ind w:left="405" w:hanging="187"/>
            <w:rPr>
              <w:rFonts w:ascii="Arial" w:eastAsia="Arial" w:hAnsi="Arial" w:cs="Arial"/>
              <w:b/>
              <w:color w:val="FFFFFF"/>
            </w:rPr>
          </w:pPr>
          <w:r>
            <w:rPr>
              <w:rFonts w:ascii="Arial" w:eastAsia="Arial" w:hAnsi="Arial" w:cs="Arial"/>
              <w:b/>
              <w:color w:val="FFFFFF"/>
            </w:rPr>
            <w:t>Volume 15</w:t>
          </w:r>
          <w:r>
            <w:rPr>
              <w:rFonts w:ascii="Arial" w:eastAsia="Arial" w:hAnsi="Arial" w:cs="Arial"/>
              <w:b/>
              <w:color w:val="FFFFFF"/>
            </w:rPr>
            <w:br/>
            <w:t xml:space="preserve"> Issue 4</w:t>
          </w:r>
        </w:p>
      </w:tc>
    </w:tr>
  </w:tbl>
  <w:p w14:paraId="6702528D" w14:textId="77777777" w:rsidR="00AE6A84" w:rsidRDefault="00AE6A84">
    <w:pPr>
      <w:pBdr>
        <w:top w:val="nil"/>
        <w:left w:val="nil"/>
        <w:bottom w:val="nil"/>
        <w:right w:val="nil"/>
        <w:between w:val="nil"/>
      </w:pBdr>
      <w:tabs>
        <w:tab w:val="center" w:pos="4320"/>
        <w:tab w:val="right" w:pos="8640"/>
      </w:tabs>
      <w:spacing w:after="0" w:line="240" w:lineRule="auto"/>
      <w:ind w:firstLine="0"/>
      <w:rPr>
        <w:rFonts w:ascii="Calibri" w:eastAsia="Calibri" w:hAnsi="Calibri" w:cs="Calibri"/>
        <w:color w:val="000000"/>
        <w:sz w:val="22"/>
        <w:szCs w:val="22"/>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30CD15" w14:textId="77777777" w:rsidR="00DE76C9" w:rsidRDefault="00DE76C9">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8E2EDF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EA6DF5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2CC95C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370189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C56DAB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1C80D9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8F9492C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3CC0A7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C1EF25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368EA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024CAD"/>
    <w:multiLevelType w:val="hybridMultilevel"/>
    <w:tmpl w:val="A24824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6D0CE7"/>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BF63545"/>
    <w:multiLevelType w:val="hybridMultilevel"/>
    <w:tmpl w:val="956485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E0D5380"/>
    <w:multiLevelType w:val="hybridMultilevel"/>
    <w:tmpl w:val="25BE35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6CD2483"/>
    <w:multiLevelType w:val="hybridMultilevel"/>
    <w:tmpl w:val="FB8E15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4"/>
  </w:num>
  <w:num w:numId="3">
    <w:abstractNumId w:val="12"/>
  </w:num>
  <w:num w:numId="4">
    <w:abstractNumId w:val="11"/>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0A7F"/>
    <w:rsid w:val="000301C0"/>
    <w:rsid w:val="00050F5D"/>
    <w:rsid w:val="000731D6"/>
    <w:rsid w:val="000B2FAE"/>
    <w:rsid w:val="000F4E42"/>
    <w:rsid w:val="00166644"/>
    <w:rsid w:val="001A5922"/>
    <w:rsid w:val="001F1699"/>
    <w:rsid w:val="002510A0"/>
    <w:rsid w:val="002915DA"/>
    <w:rsid w:val="002A774E"/>
    <w:rsid w:val="002F1B61"/>
    <w:rsid w:val="0032112B"/>
    <w:rsid w:val="00355CC5"/>
    <w:rsid w:val="003F48D1"/>
    <w:rsid w:val="00401308"/>
    <w:rsid w:val="00404B0D"/>
    <w:rsid w:val="00407653"/>
    <w:rsid w:val="004362E1"/>
    <w:rsid w:val="00437455"/>
    <w:rsid w:val="00461A8F"/>
    <w:rsid w:val="00495D83"/>
    <w:rsid w:val="004C50A7"/>
    <w:rsid w:val="004E06F0"/>
    <w:rsid w:val="004F2DDD"/>
    <w:rsid w:val="005E6684"/>
    <w:rsid w:val="005F0272"/>
    <w:rsid w:val="00620181"/>
    <w:rsid w:val="00665D0A"/>
    <w:rsid w:val="006F6B7B"/>
    <w:rsid w:val="00704672"/>
    <w:rsid w:val="00750DC7"/>
    <w:rsid w:val="008077C1"/>
    <w:rsid w:val="00822754"/>
    <w:rsid w:val="00880532"/>
    <w:rsid w:val="00883425"/>
    <w:rsid w:val="008C265D"/>
    <w:rsid w:val="009E507F"/>
    <w:rsid w:val="00A061CC"/>
    <w:rsid w:val="00A8564A"/>
    <w:rsid w:val="00AC5DA8"/>
    <w:rsid w:val="00AE6A84"/>
    <w:rsid w:val="00AE6A99"/>
    <w:rsid w:val="00AF5F3B"/>
    <w:rsid w:val="00B34176"/>
    <w:rsid w:val="00B8222B"/>
    <w:rsid w:val="00B85F25"/>
    <w:rsid w:val="00BC243B"/>
    <w:rsid w:val="00BD008D"/>
    <w:rsid w:val="00C30A7F"/>
    <w:rsid w:val="00C7588C"/>
    <w:rsid w:val="00D04E9D"/>
    <w:rsid w:val="00D411B0"/>
    <w:rsid w:val="00D75630"/>
    <w:rsid w:val="00DA2294"/>
    <w:rsid w:val="00DE76C9"/>
    <w:rsid w:val="00E41425"/>
    <w:rsid w:val="00F474CA"/>
    <w:rsid w:val="00FD23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33FB81"/>
  <w15:docId w15:val="{44B0990E-EE0D-4279-AF36-DED2113736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ja-JP" w:bidi="ar-SA"/>
      </w:rPr>
    </w:rPrDefault>
    <w:pPrDefault>
      <w:pPr>
        <w:widowControl w:val="0"/>
        <w:spacing w:after="200" w:line="276"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pPr>
      <w:keepNext/>
      <w:keepLines/>
      <w:ind w:firstLine="23"/>
      <w:jc w:val="center"/>
      <w:outlineLvl w:val="0"/>
    </w:pPr>
    <w:rPr>
      <w:rFonts w:ascii="Arial" w:eastAsia="Arial" w:hAnsi="Arial" w:cs="Arial"/>
      <w:b/>
      <w:sz w:val="28"/>
      <w:szCs w:val="28"/>
    </w:rPr>
  </w:style>
  <w:style w:type="paragraph" w:styleId="Heading2">
    <w:name w:val="heading 2"/>
    <w:basedOn w:val="Normal"/>
    <w:next w:val="Normal"/>
    <w:link w:val="Heading2Char"/>
    <w:uiPriority w:val="9"/>
    <w:unhideWhenUsed/>
    <w:qFormat/>
    <w:pPr>
      <w:pBdr>
        <w:top w:val="nil"/>
        <w:left w:val="nil"/>
        <w:bottom w:val="nil"/>
        <w:right w:val="nil"/>
        <w:between w:val="nil"/>
      </w:pBdr>
      <w:spacing w:after="0"/>
      <w:ind w:firstLine="23"/>
      <w:outlineLvl w:val="1"/>
    </w:pPr>
    <w:rPr>
      <w:rFonts w:ascii="Arial" w:eastAsia="Arial" w:hAnsi="Arial" w:cs="Arial"/>
      <w:b/>
    </w:rPr>
  </w:style>
  <w:style w:type="paragraph" w:styleId="Heading3">
    <w:name w:val="heading 3"/>
    <w:basedOn w:val="Normal"/>
    <w:next w:val="Normal"/>
    <w:link w:val="Heading3Char"/>
    <w:uiPriority w:val="9"/>
    <w:semiHidden/>
    <w:unhideWhenUsed/>
    <w:qFormat/>
    <w:pPr>
      <w:keepNext/>
      <w:keepLines/>
      <w:pBdr>
        <w:top w:val="nil"/>
        <w:left w:val="nil"/>
        <w:bottom w:val="nil"/>
        <w:right w:val="nil"/>
        <w:between w:val="nil"/>
      </w:pBdr>
      <w:spacing w:after="0"/>
      <w:ind w:firstLine="0"/>
      <w:outlineLvl w:val="2"/>
    </w:pPr>
  </w:style>
  <w:style w:type="paragraph" w:styleId="Heading4">
    <w:name w:val="heading 4"/>
    <w:basedOn w:val="Normal"/>
    <w:next w:val="Normal"/>
    <w:link w:val="Heading4Char"/>
    <w:uiPriority w:val="9"/>
    <w:semiHidden/>
    <w:unhideWhenUsed/>
    <w:qFormat/>
    <w:pPr>
      <w:keepNext/>
      <w:keepLines/>
      <w:spacing w:after="240"/>
      <w:ind w:left="567" w:hanging="567"/>
      <w:outlineLvl w:val="3"/>
    </w:pPr>
  </w:style>
  <w:style w:type="paragraph" w:styleId="Heading5">
    <w:name w:val="heading 5"/>
    <w:basedOn w:val="Normal"/>
    <w:next w:val="Normal"/>
    <w:link w:val="Heading5Char"/>
    <w:uiPriority w:val="9"/>
    <w:semiHidden/>
    <w:unhideWhenUsed/>
    <w:qFormat/>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32112B"/>
    <w:pPr>
      <w:keepNext/>
      <w:keepLines/>
      <w:widowControl/>
      <w:spacing w:before="40" w:afterLines="100" w:after="0"/>
      <w:ind w:left="1296" w:hanging="288"/>
      <w:outlineLvl w:val="6"/>
    </w:pPr>
    <w:rPr>
      <w:rFonts w:asciiTheme="majorHAnsi" w:eastAsiaTheme="majorEastAsia" w:hAnsiTheme="majorHAnsi" w:cstheme="majorBidi"/>
      <w:i/>
      <w:iCs/>
      <w:color w:val="243F60" w:themeColor="accent1" w:themeShade="7F"/>
      <w:sz w:val="22"/>
      <w:szCs w:val="22"/>
      <w:lang w:eastAsia="en-US"/>
    </w:rPr>
  </w:style>
  <w:style w:type="paragraph" w:styleId="Heading8">
    <w:name w:val="heading 8"/>
    <w:basedOn w:val="Normal"/>
    <w:next w:val="Normal"/>
    <w:link w:val="Heading8Char"/>
    <w:uiPriority w:val="9"/>
    <w:semiHidden/>
    <w:unhideWhenUsed/>
    <w:qFormat/>
    <w:rsid w:val="0032112B"/>
    <w:pPr>
      <w:keepNext/>
      <w:keepLines/>
      <w:widowControl/>
      <w:spacing w:before="40" w:afterLines="100" w:after="0"/>
      <w:ind w:left="1440" w:hanging="432"/>
      <w:outlineLvl w:val="7"/>
    </w:pPr>
    <w:rPr>
      <w:rFonts w:asciiTheme="majorHAnsi" w:eastAsiaTheme="majorEastAsia" w:hAnsiTheme="majorHAnsi" w:cstheme="majorBidi"/>
      <w:color w:val="272727" w:themeColor="text1" w:themeTint="D8"/>
      <w:sz w:val="21"/>
      <w:szCs w:val="21"/>
      <w:lang w:eastAsia="en-US"/>
    </w:rPr>
  </w:style>
  <w:style w:type="paragraph" w:styleId="Heading9">
    <w:name w:val="heading 9"/>
    <w:basedOn w:val="Normal"/>
    <w:next w:val="Normal"/>
    <w:link w:val="Heading9Char"/>
    <w:uiPriority w:val="9"/>
    <w:semiHidden/>
    <w:unhideWhenUsed/>
    <w:qFormat/>
    <w:rsid w:val="0032112B"/>
    <w:pPr>
      <w:keepNext/>
      <w:keepLines/>
      <w:widowControl/>
      <w:spacing w:before="40" w:afterLines="100" w:after="0"/>
      <w:ind w:left="1584" w:hanging="144"/>
      <w:outlineLvl w:val="8"/>
    </w:pPr>
    <w:rPr>
      <w:rFonts w:asciiTheme="majorHAnsi" w:eastAsiaTheme="majorEastAsia" w:hAnsiTheme="majorHAnsi" w:cstheme="majorBidi"/>
      <w:i/>
      <w:iCs/>
      <w:color w:val="272727" w:themeColor="text1" w:themeTint="D8"/>
      <w:sz w:val="21"/>
      <w:szCs w:val="2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0" w:line="240" w:lineRule="auto"/>
      <w:ind w:firstLine="30"/>
      <w:jc w:val="center"/>
    </w:pPr>
    <w:rPr>
      <w:rFonts w:ascii="Arial" w:eastAsia="Arial" w:hAnsi="Arial" w:cs="Arial"/>
      <w:b/>
      <w:sz w:val="28"/>
      <w:szCs w:val="2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665D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5D0A"/>
  </w:style>
  <w:style w:type="paragraph" w:styleId="Footer">
    <w:name w:val="footer"/>
    <w:basedOn w:val="Normal"/>
    <w:link w:val="FooterChar"/>
    <w:uiPriority w:val="99"/>
    <w:unhideWhenUsed/>
    <w:rsid w:val="00665D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5D0A"/>
  </w:style>
  <w:style w:type="character" w:customStyle="1" w:styleId="Heading7Char">
    <w:name w:val="Heading 7 Char"/>
    <w:basedOn w:val="DefaultParagraphFont"/>
    <w:link w:val="Heading7"/>
    <w:uiPriority w:val="9"/>
    <w:semiHidden/>
    <w:rsid w:val="0032112B"/>
    <w:rPr>
      <w:rFonts w:asciiTheme="majorHAnsi" w:eastAsiaTheme="majorEastAsia" w:hAnsiTheme="majorHAnsi" w:cstheme="majorBidi"/>
      <w:i/>
      <w:iCs/>
      <w:color w:val="243F60" w:themeColor="accent1" w:themeShade="7F"/>
      <w:sz w:val="22"/>
      <w:szCs w:val="22"/>
      <w:lang w:eastAsia="en-US"/>
    </w:rPr>
  </w:style>
  <w:style w:type="character" w:customStyle="1" w:styleId="Heading8Char">
    <w:name w:val="Heading 8 Char"/>
    <w:basedOn w:val="DefaultParagraphFont"/>
    <w:link w:val="Heading8"/>
    <w:uiPriority w:val="9"/>
    <w:semiHidden/>
    <w:rsid w:val="0032112B"/>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32112B"/>
    <w:rPr>
      <w:rFonts w:asciiTheme="majorHAnsi" w:eastAsiaTheme="majorEastAsia" w:hAnsiTheme="majorHAnsi" w:cstheme="majorBidi"/>
      <w:i/>
      <w:iCs/>
      <w:color w:val="272727" w:themeColor="text1" w:themeTint="D8"/>
      <w:sz w:val="21"/>
      <w:szCs w:val="21"/>
      <w:lang w:eastAsia="en-US"/>
    </w:rPr>
  </w:style>
  <w:style w:type="paragraph" w:styleId="NormalWeb">
    <w:name w:val="Normal (Web)"/>
    <w:basedOn w:val="Normal"/>
    <w:uiPriority w:val="99"/>
    <w:unhideWhenUsed/>
    <w:rsid w:val="0032112B"/>
    <w:pPr>
      <w:widowControl/>
      <w:spacing w:before="100" w:beforeAutospacing="1" w:afterLines="100" w:after="100" w:afterAutospacing="1" w:line="240" w:lineRule="auto"/>
    </w:pPr>
    <w:rPr>
      <w:lang w:eastAsia="en-US"/>
    </w:rPr>
  </w:style>
  <w:style w:type="paragraph" w:customStyle="1" w:styleId="floatleft">
    <w:name w:val="floatleft"/>
    <w:basedOn w:val="Normal"/>
    <w:rsid w:val="0032112B"/>
    <w:pPr>
      <w:widowControl/>
      <w:spacing w:before="100" w:beforeAutospacing="1" w:afterLines="100" w:after="100" w:afterAutospacing="1" w:line="240" w:lineRule="auto"/>
    </w:pPr>
    <w:rPr>
      <w:lang w:eastAsia="en-US"/>
    </w:rPr>
  </w:style>
  <w:style w:type="character" w:customStyle="1" w:styleId="at-label">
    <w:name w:val="at-label"/>
    <w:basedOn w:val="DefaultParagraphFont"/>
    <w:rsid w:val="0032112B"/>
  </w:style>
  <w:style w:type="character" w:styleId="Hyperlink">
    <w:name w:val="Hyperlink"/>
    <w:basedOn w:val="DefaultParagraphFont"/>
    <w:uiPriority w:val="99"/>
    <w:semiHidden/>
    <w:unhideWhenUsed/>
    <w:rsid w:val="0032112B"/>
    <w:rPr>
      <w:color w:val="0000FF"/>
      <w:u w:val="single"/>
    </w:rPr>
  </w:style>
  <w:style w:type="paragraph" w:styleId="ListParagraph">
    <w:name w:val="List Paragraph"/>
    <w:basedOn w:val="Normal"/>
    <w:uiPriority w:val="34"/>
    <w:qFormat/>
    <w:rsid w:val="0032112B"/>
    <w:pPr>
      <w:widowControl/>
      <w:spacing w:afterLines="100" w:after="100"/>
      <w:ind w:left="720"/>
      <w:contextualSpacing/>
    </w:pPr>
    <w:rPr>
      <w:rFonts w:asciiTheme="minorHAnsi" w:eastAsiaTheme="minorHAnsi" w:hAnsiTheme="minorHAnsi" w:cstheme="minorBidi"/>
      <w:sz w:val="22"/>
      <w:szCs w:val="22"/>
      <w:lang w:eastAsia="en-US"/>
    </w:rPr>
  </w:style>
  <w:style w:type="paragraph" w:customStyle="1" w:styleId="Default">
    <w:name w:val="Default"/>
    <w:rsid w:val="0032112B"/>
    <w:pPr>
      <w:widowControl/>
      <w:autoSpaceDE w:val="0"/>
      <w:autoSpaceDN w:val="0"/>
      <w:adjustRightInd w:val="0"/>
      <w:spacing w:afterLines="100" w:after="0" w:line="240" w:lineRule="auto"/>
    </w:pPr>
    <w:rPr>
      <w:rFonts w:eastAsiaTheme="minorHAnsi"/>
      <w:color w:val="000000"/>
      <w:lang w:eastAsia="en-US"/>
    </w:rPr>
  </w:style>
  <w:style w:type="character" w:styleId="PlaceholderText">
    <w:name w:val="Placeholder Text"/>
    <w:basedOn w:val="DefaultParagraphFont"/>
    <w:uiPriority w:val="99"/>
    <w:semiHidden/>
    <w:rsid w:val="0032112B"/>
    <w:rPr>
      <w:color w:val="808080"/>
    </w:rPr>
  </w:style>
  <w:style w:type="paragraph" w:customStyle="1" w:styleId="CitaviBibliographyEntry">
    <w:name w:val="Citavi Bibliography Entry"/>
    <w:basedOn w:val="Normal"/>
    <w:link w:val="CitaviBibliographyEntryChar"/>
    <w:rsid w:val="0032112B"/>
    <w:pPr>
      <w:widowControl/>
      <w:tabs>
        <w:tab w:val="left" w:pos="283"/>
      </w:tabs>
      <w:spacing w:afterLines="100" w:after="100"/>
      <w:ind w:left="283" w:hanging="283"/>
    </w:pPr>
    <w:rPr>
      <w:rFonts w:asciiTheme="minorHAnsi" w:eastAsiaTheme="minorHAnsi" w:hAnsiTheme="minorHAnsi" w:cstheme="minorBidi"/>
      <w:sz w:val="22"/>
      <w:szCs w:val="22"/>
      <w:lang w:eastAsia="en-US"/>
    </w:rPr>
  </w:style>
  <w:style w:type="character" w:customStyle="1" w:styleId="CitaviBibliographyEntryChar">
    <w:name w:val="Citavi Bibliography Entry Char"/>
    <w:basedOn w:val="DefaultParagraphFont"/>
    <w:link w:val="CitaviBibliographyEntry"/>
    <w:rsid w:val="0032112B"/>
    <w:rPr>
      <w:rFonts w:asciiTheme="minorHAnsi" w:eastAsiaTheme="minorHAnsi" w:hAnsiTheme="minorHAnsi" w:cstheme="minorBidi"/>
      <w:sz w:val="22"/>
      <w:szCs w:val="22"/>
      <w:lang w:eastAsia="en-US"/>
    </w:rPr>
  </w:style>
  <w:style w:type="paragraph" w:customStyle="1" w:styleId="CitaviBibliographyHeading">
    <w:name w:val="Citavi Bibliography Heading"/>
    <w:basedOn w:val="Heading1"/>
    <w:link w:val="CitaviBibliographyHeadingChar"/>
    <w:rsid w:val="0032112B"/>
    <w:pPr>
      <w:widowControl/>
      <w:spacing w:before="240" w:afterLines="100" w:after="0"/>
      <w:ind w:firstLine="0"/>
      <w:jc w:val="left"/>
    </w:pPr>
    <w:rPr>
      <w:rFonts w:asciiTheme="majorHAnsi" w:eastAsiaTheme="majorEastAsia" w:hAnsiTheme="majorHAnsi" w:cstheme="majorBidi"/>
      <w:b w:val="0"/>
      <w:color w:val="365F91" w:themeColor="accent1" w:themeShade="BF"/>
      <w:sz w:val="32"/>
      <w:szCs w:val="32"/>
      <w:lang w:eastAsia="en-US"/>
    </w:rPr>
  </w:style>
  <w:style w:type="character" w:customStyle="1" w:styleId="CitaviBibliographyHeadingChar">
    <w:name w:val="Citavi Bibliography Heading Char"/>
    <w:basedOn w:val="DefaultParagraphFont"/>
    <w:link w:val="CitaviBibliographyHeading"/>
    <w:rsid w:val="0032112B"/>
    <w:rPr>
      <w:rFonts w:asciiTheme="majorHAnsi" w:eastAsiaTheme="majorEastAsia" w:hAnsiTheme="majorHAnsi" w:cstheme="majorBidi"/>
      <w:color w:val="365F91" w:themeColor="accent1" w:themeShade="BF"/>
      <w:sz w:val="32"/>
      <w:szCs w:val="32"/>
      <w:lang w:eastAsia="en-US"/>
    </w:rPr>
  </w:style>
  <w:style w:type="character" w:customStyle="1" w:styleId="Heading1Char">
    <w:name w:val="Heading 1 Char"/>
    <w:basedOn w:val="DefaultParagraphFont"/>
    <w:link w:val="Heading1"/>
    <w:uiPriority w:val="9"/>
    <w:rsid w:val="0032112B"/>
    <w:rPr>
      <w:rFonts w:ascii="Arial" w:eastAsia="Arial" w:hAnsi="Arial" w:cs="Arial"/>
      <w:b/>
      <w:sz w:val="28"/>
      <w:szCs w:val="28"/>
    </w:rPr>
  </w:style>
  <w:style w:type="paragraph" w:customStyle="1" w:styleId="CitaviBibliographySubheading1">
    <w:name w:val="Citavi Bibliography Subheading 1"/>
    <w:basedOn w:val="Heading2"/>
    <w:link w:val="CitaviBibliographySubheading1Char"/>
    <w:rsid w:val="0032112B"/>
    <w:pPr>
      <w:keepNext/>
      <w:keepLines/>
      <w:widowControl/>
      <w:numPr>
        <w:ilvl w:val="1"/>
      </w:numPr>
      <w:pBdr>
        <w:top w:val="none" w:sz="0" w:space="0" w:color="auto"/>
        <w:left w:val="none" w:sz="0" w:space="0" w:color="auto"/>
        <w:bottom w:val="none" w:sz="0" w:space="0" w:color="auto"/>
        <w:right w:val="none" w:sz="0" w:space="0" w:color="auto"/>
        <w:between w:val="none" w:sz="0" w:space="0" w:color="auto"/>
      </w:pBdr>
      <w:spacing w:before="40" w:afterLines="100"/>
      <w:ind w:firstLine="23"/>
      <w:outlineLvl w:val="9"/>
    </w:pPr>
    <w:rPr>
      <w:rFonts w:asciiTheme="majorHAnsi" w:eastAsiaTheme="majorEastAsia" w:hAnsiTheme="majorHAnsi" w:cstheme="minorHAnsi"/>
      <w:b w:val="0"/>
      <w:color w:val="365F91" w:themeColor="accent1" w:themeShade="BF"/>
      <w:sz w:val="26"/>
      <w:szCs w:val="26"/>
      <w:lang w:eastAsia="en-US"/>
    </w:rPr>
  </w:style>
  <w:style w:type="character" w:customStyle="1" w:styleId="CitaviBibliographySubheading1Char">
    <w:name w:val="Citavi Bibliography Subheading 1 Char"/>
    <w:basedOn w:val="DefaultParagraphFont"/>
    <w:link w:val="CitaviBibliographySubheading1"/>
    <w:rsid w:val="0032112B"/>
    <w:rPr>
      <w:rFonts w:asciiTheme="majorHAnsi" w:eastAsiaTheme="majorEastAsia" w:hAnsiTheme="majorHAnsi" w:cstheme="minorHAnsi"/>
      <w:color w:val="365F91" w:themeColor="accent1" w:themeShade="BF"/>
      <w:sz w:val="26"/>
      <w:szCs w:val="26"/>
      <w:lang w:eastAsia="en-US"/>
    </w:rPr>
  </w:style>
  <w:style w:type="character" w:customStyle="1" w:styleId="Heading2Char">
    <w:name w:val="Heading 2 Char"/>
    <w:basedOn w:val="DefaultParagraphFont"/>
    <w:link w:val="Heading2"/>
    <w:uiPriority w:val="9"/>
    <w:rsid w:val="0032112B"/>
    <w:rPr>
      <w:rFonts w:ascii="Arial" w:eastAsia="Arial" w:hAnsi="Arial" w:cs="Arial"/>
      <w:b/>
    </w:rPr>
  </w:style>
  <w:style w:type="paragraph" w:customStyle="1" w:styleId="CitaviBibliographySubheading2">
    <w:name w:val="Citavi Bibliography Subheading 2"/>
    <w:basedOn w:val="Heading3"/>
    <w:link w:val="CitaviBibliographySubheading2Char"/>
    <w:rsid w:val="0032112B"/>
    <w:pPr>
      <w:widowControl/>
      <w:numPr>
        <w:ilvl w:val="2"/>
      </w:numPr>
      <w:pBdr>
        <w:top w:val="none" w:sz="0" w:space="0" w:color="auto"/>
        <w:left w:val="none" w:sz="0" w:space="0" w:color="auto"/>
        <w:bottom w:val="none" w:sz="0" w:space="0" w:color="auto"/>
        <w:right w:val="none" w:sz="0" w:space="0" w:color="auto"/>
        <w:between w:val="none" w:sz="0" w:space="0" w:color="auto"/>
      </w:pBdr>
      <w:spacing w:before="40" w:afterLines="100"/>
      <w:ind w:left="720" w:hanging="432"/>
      <w:outlineLvl w:val="9"/>
    </w:pPr>
    <w:rPr>
      <w:rFonts w:asciiTheme="majorHAnsi" w:eastAsiaTheme="majorEastAsia" w:hAnsiTheme="majorHAnsi" w:cstheme="minorHAnsi"/>
      <w:color w:val="243F60" w:themeColor="accent1" w:themeShade="7F"/>
      <w:lang w:eastAsia="en-US"/>
    </w:rPr>
  </w:style>
  <w:style w:type="character" w:customStyle="1" w:styleId="CitaviBibliographySubheading2Char">
    <w:name w:val="Citavi Bibliography Subheading 2 Char"/>
    <w:basedOn w:val="DefaultParagraphFont"/>
    <w:link w:val="CitaviBibliographySubheading2"/>
    <w:rsid w:val="0032112B"/>
    <w:rPr>
      <w:rFonts w:asciiTheme="majorHAnsi" w:eastAsiaTheme="majorEastAsia" w:hAnsiTheme="majorHAnsi" w:cstheme="minorHAnsi"/>
      <w:color w:val="243F60" w:themeColor="accent1" w:themeShade="7F"/>
      <w:lang w:eastAsia="en-US"/>
    </w:rPr>
  </w:style>
  <w:style w:type="character" w:customStyle="1" w:styleId="Heading3Char">
    <w:name w:val="Heading 3 Char"/>
    <w:basedOn w:val="DefaultParagraphFont"/>
    <w:link w:val="Heading3"/>
    <w:uiPriority w:val="9"/>
    <w:semiHidden/>
    <w:rsid w:val="0032112B"/>
  </w:style>
  <w:style w:type="paragraph" w:customStyle="1" w:styleId="CitaviBibliographySubheading3">
    <w:name w:val="Citavi Bibliography Subheading 3"/>
    <w:basedOn w:val="Heading4"/>
    <w:link w:val="CitaviBibliographySubheading3Char"/>
    <w:rsid w:val="0032112B"/>
    <w:pPr>
      <w:widowControl/>
      <w:numPr>
        <w:ilvl w:val="3"/>
      </w:numPr>
      <w:spacing w:before="40" w:afterLines="100" w:after="0"/>
      <w:ind w:left="864" w:hanging="144"/>
      <w:outlineLvl w:val="9"/>
    </w:pPr>
    <w:rPr>
      <w:rFonts w:asciiTheme="majorHAnsi" w:eastAsiaTheme="majorEastAsia" w:hAnsiTheme="majorHAnsi" w:cstheme="minorHAnsi"/>
      <w:i/>
      <w:iCs/>
      <w:color w:val="365F91" w:themeColor="accent1" w:themeShade="BF"/>
      <w:sz w:val="22"/>
      <w:szCs w:val="22"/>
      <w:lang w:eastAsia="en-US"/>
    </w:rPr>
  </w:style>
  <w:style w:type="character" w:customStyle="1" w:styleId="CitaviBibliographySubheading3Char">
    <w:name w:val="Citavi Bibliography Subheading 3 Char"/>
    <w:basedOn w:val="DefaultParagraphFont"/>
    <w:link w:val="CitaviBibliographySubheading3"/>
    <w:rsid w:val="0032112B"/>
    <w:rPr>
      <w:rFonts w:asciiTheme="majorHAnsi" w:eastAsiaTheme="majorEastAsia" w:hAnsiTheme="majorHAnsi" w:cstheme="minorHAnsi"/>
      <w:i/>
      <w:iCs/>
      <w:color w:val="365F91" w:themeColor="accent1" w:themeShade="BF"/>
      <w:sz w:val="22"/>
      <w:szCs w:val="22"/>
      <w:lang w:eastAsia="en-US"/>
    </w:rPr>
  </w:style>
  <w:style w:type="character" w:customStyle="1" w:styleId="Heading4Char">
    <w:name w:val="Heading 4 Char"/>
    <w:basedOn w:val="DefaultParagraphFont"/>
    <w:link w:val="Heading4"/>
    <w:uiPriority w:val="9"/>
    <w:semiHidden/>
    <w:rsid w:val="0032112B"/>
  </w:style>
  <w:style w:type="paragraph" w:customStyle="1" w:styleId="CitaviBibliographySubheading4">
    <w:name w:val="Citavi Bibliography Subheading 4"/>
    <w:basedOn w:val="Heading5"/>
    <w:link w:val="CitaviBibliographySubheading4Char"/>
    <w:rsid w:val="0032112B"/>
    <w:pPr>
      <w:widowControl/>
      <w:numPr>
        <w:ilvl w:val="4"/>
      </w:numPr>
      <w:spacing w:before="40" w:afterLines="100" w:after="0"/>
      <w:ind w:left="1008" w:hanging="432"/>
      <w:outlineLvl w:val="9"/>
    </w:pPr>
    <w:rPr>
      <w:rFonts w:asciiTheme="majorHAnsi" w:eastAsiaTheme="majorEastAsia" w:hAnsiTheme="majorHAnsi" w:cstheme="minorHAnsi"/>
      <w:b w:val="0"/>
      <w:color w:val="365F91" w:themeColor="accent1" w:themeShade="BF"/>
      <w:lang w:eastAsia="en-US"/>
    </w:rPr>
  </w:style>
  <w:style w:type="character" w:customStyle="1" w:styleId="CitaviBibliographySubheading4Char">
    <w:name w:val="Citavi Bibliography Subheading 4 Char"/>
    <w:basedOn w:val="DefaultParagraphFont"/>
    <w:link w:val="CitaviBibliographySubheading4"/>
    <w:rsid w:val="0032112B"/>
    <w:rPr>
      <w:rFonts w:asciiTheme="majorHAnsi" w:eastAsiaTheme="majorEastAsia" w:hAnsiTheme="majorHAnsi" w:cstheme="minorHAnsi"/>
      <w:color w:val="365F91" w:themeColor="accent1" w:themeShade="BF"/>
      <w:sz w:val="22"/>
      <w:szCs w:val="22"/>
      <w:lang w:eastAsia="en-US"/>
    </w:rPr>
  </w:style>
  <w:style w:type="character" w:customStyle="1" w:styleId="Heading5Char">
    <w:name w:val="Heading 5 Char"/>
    <w:basedOn w:val="DefaultParagraphFont"/>
    <w:link w:val="Heading5"/>
    <w:uiPriority w:val="9"/>
    <w:semiHidden/>
    <w:rsid w:val="0032112B"/>
    <w:rPr>
      <w:b/>
      <w:sz w:val="22"/>
      <w:szCs w:val="22"/>
    </w:rPr>
  </w:style>
  <w:style w:type="paragraph" w:customStyle="1" w:styleId="CitaviBibliographySubheading5">
    <w:name w:val="Citavi Bibliography Subheading 5"/>
    <w:basedOn w:val="Heading6"/>
    <w:link w:val="CitaviBibliographySubheading5Char"/>
    <w:rsid w:val="0032112B"/>
    <w:pPr>
      <w:widowControl/>
      <w:numPr>
        <w:ilvl w:val="5"/>
      </w:numPr>
      <w:spacing w:before="40" w:afterLines="100" w:after="0"/>
      <w:ind w:left="1152" w:hanging="432"/>
      <w:jc w:val="both"/>
      <w:outlineLvl w:val="9"/>
    </w:pPr>
    <w:rPr>
      <w:rFonts w:asciiTheme="majorHAnsi" w:eastAsiaTheme="majorEastAsia" w:hAnsiTheme="majorHAnsi" w:cstheme="minorHAnsi"/>
      <w:b w:val="0"/>
      <w:color w:val="243F60" w:themeColor="accent1" w:themeShade="7F"/>
      <w:sz w:val="22"/>
      <w:szCs w:val="22"/>
      <w:lang w:eastAsia="en-US"/>
    </w:rPr>
  </w:style>
  <w:style w:type="character" w:customStyle="1" w:styleId="CitaviBibliographySubheading5Char">
    <w:name w:val="Citavi Bibliography Subheading 5 Char"/>
    <w:basedOn w:val="DefaultParagraphFont"/>
    <w:link w:val="CitaviBibliographySubheading5"/>
    <w:rsid w:val="0032112B"/>
    <w:rPr>
      <w:rFonts w:asciiTheme="majorHAnsi" w:eastAsiaTheme="majorEastAsia" w:hAnsiTheme="majorHAnsi" w:cstheme="minorHAnsi"/>
      <w:color w:val="243F60" w:themeColor="accent1" w:themeShade="7F"/>
      <w:sz w:val="22"/>
      <w:szCs w:val="22"/>
      <w:lang w:eastAsia="en-US"/>
    </w:rPr>
  </w:style>
  <w:style w:type="character" w:customStyle="1" w:styleId="Heading6Char">
    <w:name w:val="Heading 6 Char"/>
    <w:basedOn w:val="DefaultParagraphFont"/>
    <w:link w:val="Heading6"/>
    <w:uiPriority w:val="9"/>
    <w:semiHidden/>
    <w:rsid w:val="0032112B"/>
    <w:rPr>
      <w:b/>
      <w:sz w:val="20"/>
      <w:szCs w:val="20"/>
    </w:rPr>
  </w:style>
  <w:style w:type="paragraph" w:customStyle="1" w:styleId="CitaviBibliographySubheading6">
    <w:name w:val="Citavi Bibliography Subheading 6"/>
    <w:basedOn w:val="Heading7"/>
    <w:link w:val="CitaviBibliographySubheading6Char"/>
    <w:rsid w:val="0032112B"/>
    <w:pPr>
      <w:numPr>
        <w:ilvl w:val="6"/>
      </w:numPr>
      <w:ind w:left="1296" w:hanging="288"/>
      <w:jc w:val="both"/>
      <w:outlineLvl w:val="9"/>
    </w:pPr>
    <w:rPr>
      <w:rFonts w:cstheme="minorHAnsi"/>
    </w:rPr>
  </w:style>
  <w:style w:type="character" w:customStyle="1" w:styleId="CitaviBibliographySubheading6Char">
    <w:name w:val="Citavi Bibliography Subheading 6 Char"/>
    <w:basedOn w:val="DefaultParagraphFont"/>
    <w:link w:val="CitaviBibliographySubheading6"/>
    <w:rsid w:val="0032112B"/>
    <w:rPr>
      <w:rFonts w:asciiTheme="majorHAnsi" w:eastAsiaTheme="majorEastAsia" w:hAnsiTheme="majorHAnsi" w:cstheme="minorHAnsi"/>
      <w:i/>
      <w:iCs/>
      <w:color w:val="243F60" w:themeColor="accent1" w:themeShade="7F"/>
      <w:sz w:val="22"/>
      <w:szCs w:val="22"/>
      <w:lang w:eastAsia="en-US"/>
    </w:rPr>
  </w:style>
  <w:style w:type="paragraph" w:customStyle="1" w:styleId="CitaviBibliographySubheading7">
    <w:name w:val="Citavi Bibliography Subheading 7"/>
    <w:basedOn w:val="Heading8"/>
    <w:link w:val="CitaviBibliographySubheading7Char"/>
    <w:rsid w:val="0032112B"/>
    <w:pPr>
      <w:numPr>
        <w:ilvl w:val="7"/>
      </w:numPr>
      <w:ind w:left="1440" w:hanging="432"/>
      <w:jc w:val="both"/>
      <w:outlineLvl w:val="9"/>
    </w:pPr>
    <w:rPr>
      <w:rFonts w:cstheme="minorHAnsi"/>
    </w:rPr>
  </w:style>
  <w:style w:type="character" w:customStyle="1" w:styleId="CitaviBibliographySubheading7Char">
    <w:name w:val="Citavi Bibliography Subheading 7 Char"/>
    <w:basedOn w:val="DefaultParagraphFont"/>
    <w:link w:val="CitaviBibliographySubheading7"/>
    <w:rsid w:val="0032112B"/>
    <w:rPr>
      <w:rFonts w:asciiTheme="majorHAnsi" w:eastAsiaTheme="majorEastAsia" w:hAnsiTheme="majorHAnsi" w:cstheme="minorHAnsi"/>
      <w:color w:val="272727" w:themeColor="text1" w:themeTint="D8"/>
      <w:sz w:val="21"/>
      <w:szCs w:val="21"/>
      <w:lang w:eastAsia="en-US"/>
    </w:rPr>
  </w:style>
  <w:style w:type="paragraph" w:customStyle="1" w:styleId="CitaviBibliographySubheading8">
    <w:name w:val="Citavi Bibliography Subheading 8"/>
    <w:basedOn w:val="Heading9"/>
    <w:link w:val="CitaviBibliographySubheading8Char"/>
    <w:rsid w:val="0032112B"/>
    <w:pPr>
      <w:numPr>
        <w:ilvl w:val="8"/>
      </w:numPr>
      <w:ind w:left="1584" w:hanging="144"/>
      <w:jc w:val="both"/>
      <w:outlineLvl w:val="9"/>
    </w:pPr>
    <w:rPr>
      <w:rFonts w:cstheme="minorHAnsi"/>
    </w:rPr>
  </w:style>
  <w:style w:type="character" w:customStyle="1" w:styleId="CitaviBibliographySubheading8Char">
    <w:name w:val="Citavi Bibliography Subheading 8 Char"/>
    <w:basedOn w:val="DefaultParagraphFont"/>
    <w:link w:val="CitaviBibliographySubheading8"/>
    <w:rsid w:val="0032112B"/>
    <w:rPr>
      <w:rFonts w:asciiTheme="majorHAnsi" w:eastAsiaTheme="majorEastAsia" w:hAnsiTheme="majorHAnsi" w:cstheme="minorHAnsi"/>
      <w:i/>
      <w:iCs/>
      <w:color w:val="272727" w:themeColor="text1" w:themeTint="D8"/>
      <w:sz w:val="21"/>
      <w:szCs w:val="21"/>
      <w:lang w:eastAsia="en-US"/>
    </w:rPr>
  </w:style>
  <w:style w:type="character" w:styleId="CommentReference">
    <w:name w:val="annotation reference"/>
    <w:basedOn w:val="DefaultParagraphFont"/>
    <w:uiPriority w:val="99"/>
    <w:semiHidden/>
    <w:unhideWhenUsed/>
    <w:rsid w:val="0032112B"/>
    <w:rPr>
      <w:sz w:val="16"/>
      <w:szCs w:val="16"/>
    </w:rPr>
  </w:style>
  <w:style w:type="paragraph" w:styleId="CommentText">
    <w:name w:val="annotation text"/>
    <w:basedOn w:val="Normal"/>
    <w:link w:val="CommentTextChar"/>
    <w:uiPriority w:val="99"/>
    <w:semiHidden/>
    <w:unhideWhenUsed/>
    <w:rsid w:val="0032112B"/>
    <w:pPr>
      <w:widowControl/>
      <w:spacing w:afterLines="100" w:after="100" w:line="240" w:lineRule="auto"/>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32112B"/>
    <w:rPr>
      <w:rFonts w:asciiTheme="minorHAnsi" w:eastAsiaTheme="minorHAnsi" w:hAnsiTheme="minorHAnsi" w:cstheme="minorBidi"/>
      <w:sz w:val="20"/>
      <w:szCs w:val="20"/>
      <w:lang w:eastAsia="en-US"/>
    </w:rPr>
  </w:style>
  <w:style w:type="paragraph" w:styleId="CommentSubject">
    <w:name w:val="annotation subject"/>
    <w:basedOn w:val="CommentText"/>
    <w:next w:val="CommentText"/>
    <w:link w:val="CommentSubjectChar"/>
    <w:uiPriority w:val="99"/>
    <w:semiHidden/>
    <w:unhideWhenUsed/>
    <w:rsid w:val="0032112B"/>
    <w:rPr>
      <w:b/>
      <w:bCs/>
    </w:rPr>
  </w:style>
  <w:style w:type="character" w:customStyle="1" w:styleId="CommentSubjectChar">
    <w:name w:val="Comment Subject Char"/>
    <w:basedOn w:val="CommentTextChar"/>
    <w:link w:val="CommentSubject"/>
    <w:uiPriority w:val="99"/>
    <w:semiHidden/>
    <w:rsid w:val="0032112B"/>
    <w:rPr>
      <w:rFonts w:asciiTheme="minorHAnsi" w:eastAsiaTheme="minorHAnsi" w:hAnsiTheme="minorHAnsi" w:cstheme="minorBidi"/>
      <w:b/>
      <w:bCs/>
      <w:sz w:val="20"/>
      <w:szCs w:val="20"/>
      <w:lang w:eastAsia="en-US"/>
    </w:rPr>
  </w:style>
  <w:style w:type="paragraph" w:styleId="BalloonText">
    <w:name w:val="Balloon Text"/>
    <w:basedOn w:val="Normal"/>
    <w:link w:val="BalloonTextChar"/>
    <w:uiPriority w:val="99"/>
    <w:semiHidden/>
    <w:unhideWhenUsed/>
    <w:rsid w:val="0032112B"/>
    <w:pPr>
      <w:widowControl/>
      <w:spacing w:afterLines="100" w:after="0" w:line="240" w:lineRule="auto"/>
    </w:pPr>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32112B"/>
    <w:rPr>
      <w:rFonts w:ascii="Segoe UI" w:eastAsiaTheme="minorHAnsi" w:hAnsi="Segoe UI" w:cs="Segoe UI"/>
      <w:sz w:val="18"/>
      <w:szCs w:val="18"/>
      <w:lang w:eastAsia="en-US"/>
    </w:rPr>
  </w:style>
  <w:style w:type="paragraph" w:styleId="Revision">
    <w:name w:val="Revision"/>
    <w:hidden/>
    <w:uiPriority w:val="99"/>
    <w:semiHidden/>
    <w:rsid w:val="0032112B"/>
    <w:pPr>
      <w:widowControl/>
      <w:spacing w:afterLines="100" w:after="0" w:line="240" w:lineRule="auto"/>
    </w:pPr>
    <w:rPr>
      <w:rFonts w:asciiTheme="minorHAnsi" w:eastAsiaTheme="minorHAnsi" w:hAnsiTheme="minorHAnsi" w:cstheme="minorBidi"/>
      <w:sz w:val="22"/>
      <w:szCs w:val="22"/>
      <w:lang w:eastAsia="en-US"/>
    </w:rPr>
  </w:style>
  <w:style w:type="paragraph" w:customStyle="1" w:styleId="Style1">
    <w:name w:val="Style1"/>
    <w:basedOn w:val="Normal"/>
    <w:autoRedefine/>
    <w:qFormat/>
    <w:rsid w:val="004E06F0"/>
    <w:pPr>
      <w:widowControl/>
      <w:autoSpaceDE w:val="0"/>
      <w:autoSpaceDN w:val="0"/>
      <w:adjustRightInd w:val="0"/>
      <w:spacing w:before="240" w:afterLines="100" w:after="240"/>
      <w:ind w:firstLine="0"/>
      <w:jc w:val="center"/>
    </w:pPr>
    <w:rPr>
      <w:rFonts w:ascii="Arial" w:eastAsiaTheme="minorHAnsi" w:hAnsi="Arial" w:cs="Arial"/>
      <w:b/>
      <w:lang w:eastAsia="en-US"/>
    </w:rPr>
  </w:style>
  <w:style w:type="paragraph" w:styleId="BodyText">
    <w:name w:val="Body Text"/>
    <w:basedOn w:val="Normal"/>
    <w:link w:val="BodyTextChar"/>
    <w:uiPriority w:val="99"/>
    <w:semiHidden/>
    <w:unhideWhenUsed/>
    <w:rsid w:val="0032112B"/>
    <w:pPr>
      <w:widowControl/>
      <w:spacing w:afterLines="100" w:after="120"/>
    </w:pPr>
    <w:rPr>
      <w:rFonts w:asciiTheme="minorHAnsi" w:eastAsiaTheme="minorHAnsi" w:hAnsiTheme="minorHAnsi" w:cstheme="minorBidi"/>
      <w:sz w:val="22"/>
      <w:szCs w:val="22"/>
      <w:lang w:eastAsia="en-US"/>
    </w:rPr>
  </w:style>
  <w:style w:type="character" w:customStyle="1" w:styleId="BodyTextChar">
    <w:name w:val="Body Text Char"/>
    <w:basedOn w:val="DefaultParagraphFont"/>
    <w:link w:val="BodyText"/>
    <w:uiPriority w:val="99"/>
    <w:semiHidden/>
    <w:rsid w:val="0032112B"/>
    <w:rPr>
      <w:rFonts w:asciiTheme="minorHAnsi" w:eastAsiaTheme="minorHAnsi" w:hAnsiTheme="minorHAnsi" w:cstheme="minorBidi"/>
      <w:sz w:val="22"/>
      <w:szCs w:val="22"/>
      <w:lang w:eastAsia="en-US"/>
    </w:rPr>
  </w:style>
  <w:style w:type="paragraph" w:styleId="BodyTextFirstIndent">
    <w:name w:val="Body Text First Indent"/>
    <w:basedOn w:val="BodyText"/>
    <w:link w:val="BodyTextFirstIndentChar"/>
    <w:uiPriority w:val="99"/>
    <w:semiHidden/>
    <w:unhideWhenUsed/>
    <w:rsid w:val="0032112B"/>
    <w:pPr>
      <w:spacing w:after="160"/>
      <w:ind w:firstLine="360"/>
    </w:pPr>
  </w:style>
  <w:style w:type="character" w:customStyle="1" w:styleId="BodyTextFirstIndentChar">
    <w:name w:val="Body Text First Indent Char"/>
    <w:basedOn w:val="BodyTextChar"/>
    <w:link w:val="BodyTextFirstIndent"/>
    <w:uiPriority w:val="99"/>
    <w:semiHidden/>
    <w:rsid w:val="0032112B"/>
    <w:rPr>
      <w:rFonts w:asciiTheme="minorHAnsi" w:eastAsiaTheme="minorHAnsi" w:hAnsiTheme="minorHAnsi" w:cstheme="minorBidi"/>
      <w:sz w:val="22"/>
      <w:szCs w:val="22"/>
      <w:lang w:eastAsia="en-US"/>
    </w:rPr>
  </w:style>
  <w:style w:type="paragraph" w:customStyle="1" w:styleId="Title1">
    <w:name w:val="Title1"/>
    <w:basedOn w:val="Normal"/>
    <w:autoRedefine/>
    <w:qFormat/>
    <w:rsid w:val="00495D83"/>
    <w:pPr>
      <w:widowControl/>
      <w:spacing w:afterLines="100" w:after="240"/>
      <w:ind w:firstLine="0"/>
      <w:jc w:val="center"/>
    </w:pPr>
    <w:rPr>
      <w:rFonts w:eastAsiaTheme="minorHAnsi"/>
      <w:b/>
      <w:sz w:val="28"/>
      <w:szCs w:val="28"/>
      <w:lang w:eastAsia="en-US"/>
    </w:rPr>
  </w:style>
  <w:style w:type="paragraph" w:customStyle="1" w:styleId="Style2">
    <w:name w:val="Style2"/>
    <w:basedOn w:val="Normal"/>
    <w:qFormat/>
    <w:rsid w:val="0032112B"/>
    <w:pPr>
      <w:widowControl/>
      <w:autoSpaceDE w:val="0"/>
      <w:autoSpaceDN w:val="0"/>
      <w:adjustRightInd w:val="0"/>
      <w:spacing w:afterLines="100" w:after="100"/>
      <w:ind w:firstLine="0"/>
    </w:pPr>
    <w:rPr>
      <w:rFonts w:eastAsiaTheme="minorHAnsi"/>
      <w:b/>
      <w:bCs/>
      <w:color w:val="000000"/>
      <w:lang w:eastAsia="en-US"/>
    </w:rPr>
  </w:style>
  <w:style w:type="paragraph" w:customStyle="1" w:styleId="Normal1">
    <w:name w:val="Normal1"/>
    <w:basedOn w:val="Normal"/>
    <w:qFormat/>
    <w:rsid w:val="0032112B"/>
    <w:pPr>
      <w:widowControl/>
      <w:spacing w:afterLines="100" w:after="100"/>
    </w:pPr>
    <w:rPr>
      <w:rFonts w:eastAsiaTheme="minorHAns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14676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4.0/"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tiff"/><Relationship Id="rId12" Type="http://schemas.openxmlformats.org/officeDocument/2006/relationships/hyperlink" Target="https://www.rds.hawaii.edu/" TargetMode="External"/><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glossaryDocument" Target="glossary/document.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rdsjournal.org"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creativecommons.org/licenses/by/4.0/"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32FA25F940B43A409536618A0F947835"/>
        <w:category>
          <w:name w:val="General"/>
          <w:gallery w:val="placeholder"/>
        </w:category>
        <w:types>
          <w:type w:val="bbPlcHdr"/>
        </w:types>
        <w:behaviors>
          <w:behavior w:val="content"/>
        </w:behaviors>
        <w:guid w:val="{2377183D-F160-9B47-9C97-F6D3DEE45CDB}"/>
      </w:docPartPr>
      <w:docPartBody>
        <w:p w:rsidR="005F09CB" w:rsidRDefault="0046309B" w:rsidP="0046309B">
          <w:pPr>
            <w:pStyle w:val="32FA25F940B43A409536618A0F947835"/>
          </w:pPr>
          <w:r w:rsidRPr="008A5B58">
            <w:rPr>
              <w:rStyle w:val="PlaceholderText"/>
            </w:rPr>
            <w:t>Click or tap here to enter text.</w:t>
          </w:r>
        </w:p>
      </w:docPartBody>
    </w:docPart>
    <w:docPart>
      <w:docPartPr>
        <w:name w:val="E721BE0D10B7254C8A978ECC3882BD82"/>
        <w:category>
          <w:name w:val="General"/>
          <w:gallery w:val="placeholder"/>
        </w:category>
        <w:types>
          <w:type w:val="bbPlcHdr"/>
        </w:types>
        <w:behaviors>
          <w:behavior w:val="content"/>
        </w:behaviors>
        <w:guid w:val="{1A2E2564-911B-4B4E-BC7F-ED3601D62917}"/>
      </w:docPartPr>
      <w:docPartBody>
        <w:p w:rsidR="005F09CB" w:rsidRDefault="0046309B" w:rsidP="0046309B">
          <w:pPr>
            <w:pStyle w:val="E721BE0D10B7254C8A978ECC3882BD82"/>
          </w:pPr>
          <w:r w:rsidRPr="008A5B58">
            <w:rPr>
              <w:rStyle w:val="PlaceholderText"/>
            </w:rPr>
            <w:t>Click or tap here to enter text.</w:t>
          </w:r>
        </w:p>
      </w:docPartBody>
    </w:docPart>
    <w:docPart>
      <w:docPartPr>
        <w:name w:val="1144ED41BFCA7D47B9A666E160DB33BE"/>
        <w:category>
          <w:name w:val="General"/>
          <w:gallery w:val="placeholder"/>
        </w:category>
        <w:types>
          <w:type w:val="bbPlcHdr"/>
        </w:types>
        <w:behaviors>
          <w:behavior w:val="content"/>
        </w:behaviors>
        <w:guid w:val="{99DDE23C-E8BA-084B-ABA0-87EFD40F5326}"/>
      </w:docPartPr>
      <w:docPartBody>
        <w:p w:rsidR="005F09CB" w:rsidRDefault="0046309B" w:rsidP="0046309B">
          <w:pPr>
            <w:pStyle w:val="1144ED41BFCA7D47B9A666E160DB33BE"/>
          </w:pPr>
          <w:r w:rsidRPr="008A5B58">
            <w:rPr>
              <w:rStyle w:val="PlaceholderText"/>
            </w:rPr>
            <w:t>Click or tap here to enter text.</w:t>
          </w:r>
        </w:p>
      </w:docPartBody>
    </w:docPart>
    <w:docPart>
      <w:docPartPr>
        <w:name w:val="597A8D6499D56D47AD2471E6D8FCFB71"/>
        <w:category>
          <w:name w:val="General"/>
          <w:gallery w:val="placeholder"/>
        </w:category>
        <w:types>
          <w:type w:val="bbPlcHdr"/>
        </w:types>
        <w:behaviors>
          <w:behavior w:val="content"/>
        </w:behaviors>
        <w:guid w:val="{A3AC8452-4F85-DE48-8FF4-33D2F1E52156}"/>
      </w:docPartPr>
      <w:docPartBody>
        <w:p w:rsidR="005F09CB" w:rsidRDefault="0046309B" w:rsidP="0046309B">
          <w:pPr>
            <w:pStyle w:val="597A8D6499D56D47AD2471E6D8FCFB71"/>
          </w:pPr>
          <w:r w:rsidRPr="008A5B58">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309B"/>
    <w:rsid w:val="000657E5"/>
    <w:rsid w:val="0046309B"/>
    <w:rsid w:val="005F09CB"/>
    <w:rsid w:val="00654A22"/>
    <w:rsid w:val="00730201"/>
    <w:rsid w:val="007F297D"/>
    <w:rsid w:val="00872897"/>
    <w:rsid w:val="00C11269"/>
    <w:rsid w:val="00D350B9"/>
    <w:rsid w:val="00DA13DD"/>
    <w:rsid w:val="00FC17A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6309B"/>
    <w:rPr>
      <w:color w:val="808080"/>
    </w:rPr>
  </w:style>
  <w:style w:type="paragraph" w:customStyle="1" w:styleId="32FA25F940B43A409536618A0F947835">
    <w:name w:val="32FA25F940B43A409536618A0F947835"/>
    <w:rsid w:val="0046309B"/>
  </w:style>
  <w:style w:type="paragraph" w:customStyle="1" w:styleId="E721BE0D10B7254C8A978ECC3882BD82">
    <w:name w:val="E721BE0D10B7254C8A978ECC3882BD82"/>
    <w:rsid w:val="0046309B"/>
  </w:style>
  <w:style w:type="paragraph" w:customStyle="1" w:styleId="1144ED41BFCA7D47B9A666E160DB33BE">
    <w:name w:val="1144ED41BFCA7D47B9A666E160DB33BE"/>
    <w:rsid w:val="0046309B"/>
  </w:style>
  <w:style w:type="paragraph" w:customStyle="1" w:styleId="597A8D6499D56D47AD2471E6D8FCFB71">
    <w:name w:val="597A8D6499D56D47AD2471E6D8FCFB71"/>
    <w:rsid w:val="0046309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17</Pages>
  <Words>57501</Words>
  <Characters>327756</Characters>
  <Application>Microsoft Office Word</Application>
  <DocSecurity>0</DocSecurity>
  <Lines>2731</Lines>
  <Paragraphs>76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
  <Company/>
  <LinksUpToDate>false</LinksUpToDate>
  <CharactersWithSpaces>38448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shitanis</cp:lastModifiedBy>
  <cp:revision>2</cp:revision>
  <dcterms:created xsi:type="dcterms:W3CDTF">2020-03-17T10:33:00Z</dcterms:created>
  <dcterms:modified xsi:type="dcterms:W3CDTF">2020-03-17T22:45:00Z</dcterms:modified>
  <cp:category/>
</cp:coreProperties>
</file>